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pacing w:line="240" w:lineRule="auto"/>
      </w:pPr>
      <w:r w:rsidRPr="00276EA6">
        <w:t>Birth year, immune history and differences in risk from seasonal influenza H1N1 and H3N2</w:t>
      </w:r>
    </w:p>
    <w:p w14:paraId="4261AA8B" w14:textId="77777777" w:rsidR="00FD481E" w:rsidRPr="00276EA6" w:rsidRDefault="00FD481E" w:rsidP="00276EA6">
      <w:pPr>
        <w:spacing w:line="240" w:lineRule="auto"/>
      </w:pPr>
    </w:p>
    <w:p w14:paraId="139910DF" w14:textId="2E6B4189" w:rsidR="0053253B" w:rsidRPr="00276EA6" w:rsidRDefault="0053253B" w:rsidP="0053253B">
      <w:pPr>
        <w:spacing w:line="240" w:lineRule="auto"/>
        <w:jc w:val="center"/>
      </w:pPr>
      <w:r w:rsidRPr="00276EA6">
        <w:t>Katelyn M Gostic</w:t>
      </w:r>
      <w:r w:rsidRPr="00276EA6">
        <w:rPr>
          <w:rStyle w:val="SubtleEmphasis"/>
        </w:rPr>
        <w:t>1</w:t>
      </w:r>
      <w:r w:rsidRPr="00276EA6">
        <w:t xml:space="preserve">, Jennifer </w:t>
      </w:r>
      <w:r w:rsidR="002209DF">
        <w:t xml:space="preserve">A. </w:t>
      </w:r>
      <w:r w:rsidRPr="00276EA6">
        <w:t>Whitaker</w:t>
      </w:r>
      <w:r w:rsidRPr="00276EA6">
        <w:rPr>
          <w:rStyle w:val="SubtleEmphasis"/>
        </w:rPr>
        <w:t>2</w:t>
      </w:r>
      <w:r w:rsidRPr="00276EA6">
        <w:t xml:space="preserve">, Tristan </w:t>
      </w:r>
      <w:r w:rsidR="00D87E32">
        <w:t xml:space="preserve">W. </w:t>
      </w:r>
      <w:r w:rsidRPr="00276EA6">
        <w:t>Clark</w:t>
      </w:r>
      <w:r w:rsidRPr="00276EA6">
        <w:rPr>
          <w:rStyle w:val="SubtleEmphasis"/>
        </w:rPr>
        <w:t>3</w:t>
      </w:r>
      <w:r w:rsidRPr="00276EA6">
        <w:t>, Lars Østergaard</w:t>
      </w:r>
      <w:r w:rsidRPr="00276EA6">
        <w:rPr>
          <w:rStyle w:val="SubtleEmphasis"/>
        </w:rPr>
        <w:t>4</w:t>
      </w:r>
      <w:r w:rsidRPr="00276EA6">
        <w:t xml:space="preserve">, </w:t>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pacing w:line="240" w:lineRule="auto"/>
      </w:pPr>
    </w:p>
    <w:p w14:paraId="2646AF1C" w14:textId="77777777" w:rsidR="0053253B" w:rsidRPr="00276EA6" w:rsidRDefault="0053253B" w:rsidP="0053253B">
      <w:pPr>
        <w:spacing w:line="240" w:lineRule="auto"/>
      </w:pPr>
    </w:p>
    <w:p w14:paraId="00B89E44" w14:textId="77777777" w:rsidR="0053253B" w:rsidRPr="00276EA6" w:rsidRDefault="0053253B" w:rsidP="0053253B">
      <w:pPr>
        <w:spacing w:line="240" w:lineRule="auto"/>
      </w:pPr>
      <w:r w:rsidRPr="00276EA6">
        <w:rPr>
          <w:rStyle w:val="SubtleEmphasis"/>
        </w:rPr>
        <w:t>1</w:t>
      </w:r>
      <w:r w:rsidRPr="00276EA6">
        <w:t>Dept. of Ecology and Evolutionary Biology, University of California, Los Angeles, Los Angeles, CA</w:t>
      </w:r>
    </w:p>
    <w:p w14:paraId="3BF6B469" w14:textId="0BAA193A" w:rsidR="002209DF" w:rsidRPr="00276EA6" w:rsidRDefault="0053253B" w:rsidP="0053253B">
      <w:pPr>
        <w:spacing w:line="240" w:lineRule="auto"/>
      </w:pPr>
      <w:r w:rsidRPr="00276EA6">
        <w:rPr>
          <w:rStyle w:val="SubtleEmphasis"/>
        </w:rPr>
        <w:t>2</w:t>
      </w:r>
      <w:r w:rsidR="002209DF" w:rsidRPr="002209DF">
        <w:t xml:space="preserve"> </w:t>
      </w:r>
      <w:r w:rsidR="002209DF">
        <w:t xml:space="preserve">Molecular Virology and Microbiology; Section of Infectious Diseases, Baylor College of Medicine, Houston, TX  </w:t>
      </w:r>
    </w:p>
    <w:p w14:paraId="08A1513F" w14:textId="77777777" w:rsidR="00D87E32" w:rsidRDefault="00D87E32" w:rsidP="0053253B">
      <w:pPr>
        <w:spacing w:line="240" w:lineRule="auto"/>
      </w:pPr>
      <w:r w:rsidRPr="00276EA6">
        <w:rPr>
          <w:rStyle w:val="SubtleEmphasis"/>
        </w:rPr>
        <w:t>3</w:t>
      </w:r>
      <w:r>
        <w:rPr>
          <w:rStyle w:val="SubtleEmphasis"/>
        </w:rPr>
        <w:t xml:space="preserve"> </w:t>
      </w:r>
      <w:r>
        <w:t xml:space="preserve">School of Clinical and Experimental Sciences, University of Southampton, Southampton, UK </w:t>
      </w:r>
    </w:p>
    <w:p w14:paraId="0E651602" w14:textId="77777777" w:rsidR="00F43F85" w:rsidRDefault="0053253B" w:rsidP="00F43F85">
      <w:pPr>
        <w:spacing w:line="240" w:lineRule="auto"/>
        <w:ind w:firstLine="0"/>
      </w:pPr>
      <w:r w:rsidRPr="00276EA6">
        <w:rPr>
          <w:rStyle w:val="SubtleEmphasis"/>
        </w:rPr>
        <w:t>4</w:t>
      </w:r>
      <w:r w:rsidR="00F43F85">
        <w:rPr>
          <w:rFonts w:ascii="Verdana" w:hAnsi="Verdana"/>
          <w:color w:val="222222"/>
          <w:sz w:val="20"/>
          <w:szCs w:val="20"/>
          <w:shd w:val="clear" w:color="auto" w:fill="FFFFFF"/>
        </w:rPr>
        <w:t>Dept. of Infectious Diseases, Aarhus University Hospital, 8200 Aarhus N, Denmark</w:t>
      </w:r>
    </w:p>
    <w:p w14:paraId="082E0AFE" w14:textId="5709F0F0" w:rsidR="0053253B" w:rsidRPr="008C33D6" w:rsidRDefault="00F43F85" w:rsidP="00F43F85">
      <w:pPr>
        <w:spacing w:line="240" w:lineRule="auto"/>
      </w:pPr>
      <w:r w:rsidRPr="00276EA6">
        <w:rPr>
          <w:rStyle w:val="SubtleEmphasis"/>
        </w:rPr>
        <w:t xml:space="preserve"> </w:t>
      </w:r>
      <w:bookmarkStart w:id="0" w:name="_GoBack"/>
      <w:bookmarkEnd w:id="0"/>
      <w:r w:rsidR="0053253B" w:rsidRPr="00276EA6">
        <w:rPr>
          <w:rStyle w:val="SubtleEmphasis"/>
        </w:rPr>
        <w:t>6</w:t>
      </w:r>
      <w:r w:rsidR="0053253B">
        <w:rPr>
          <w:rStyle w:val="SubtleEmphasis"/>
          <w:vertAlign w:val="baseline"/>
        </w:rPr>
        <w:t>Arizona Department of Health Services, Phoenix Arizona, USA</w:t>
      </w:r>
    </w:p>
    <w:p w14:paraId="69686D04" w14:textId="77777777" w:rsidR="0053253B" w:rsidRPr="00276EA6" w:rsidRDefault="0053253B" w:rsidP="0053253B">
      <w:pPr>
        <w:spacing w:line="240" w:lineRule="auto"/>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pacing w:line="240" w:lineRule="auto"/>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pacing w:line="240" w:lineRule="auto"/>
      </w:pPr>
      <w:r w:rsidRPr="00276EA6">
        <w:t xml:space="preserve">* </w:t>
      </w:r>
      <w:hyperlink r:id="rId7" w:history="1">
        <w:r w:rsidRPr="00276EA6">
          <w:rPr>
            <w:rStyle w:val="Hyperlink"/>
          </w:rPr>
          <w:t>jlloydsmith@ucla.edu</w:t>
        </w:r>
      </w:hyperlink>
    </w:p>
    <w:p w14:paraId="0B7CE950" w14:textId="77777777" w:rsidR="0030589E" w:rsidRPr="00276EA6" w:rsidRDefault="0030589E" w:rsidP="00276EA6">
      <w:pPr>
        <w:spacing w:line="240" w:lineRule="auto"/>
      </w:pPr>
    </w:p>
    <w:p w14:paraId="59F5CEAD" w14:textId="77777777" w:rsidR="00FD481E" w:rsidRPr="00276EA6" w:rsidRDefault="00FD481E" w:rsidP="00276EA6">
      <w:pPr>
        <w:spacing w:line="240" w:lineRule="auto"/>
      </w:pPr>
    </w:p>
    <w:p w14:paraId="358D20D1" w14:textId="7D4662E2" w:rsidR="00FD481E" w:rsidRPr="00276EA6" w:rsidRDefault="00FD481E" w:rsidP="00276EA6">
      <w:pPr>
        <w:pStyle w:val="Heading1"/>
        <w:spacing w:line="240" w:lineRule="auto"/>
        <w:rPr>
          <w:color w:val="000000" w:themeColor="text1"/>
        </w:rPr>
      </w:pPr>
      <w:r w:rsidRPr="00276EA6">
        <w:rPr>
          <w:color w:val="000000" w:themeColor="text1"/>
        </w:rPr>
        <w:t>Abstract</w:t>
      </w:r>
    </w:p>
    <w:p w14:paraId="44C61808" w14:textId="52E8DD6A" w:rsidR="00FD481E" w:rsidRPr="00DC431E" w:rsidRDefault="00810966" w:rsidP="008F6092">
      <w:pPr>
        <w:spacing w:line="240" w:lineRule="auto"/>
      </w:pPr>
      <w:r w:rsidRPr="00DC431E">
        <w:t>Across decades of co-circulation in humans, different age distributions of infection and mortality</w:t>
      </w:r>
      <w:r w:rsidR="00385338" w:rsidRPr="00DC431E">
        <w:t xml:space="preserve"> have characterized seasonal epidemics caused by influenza A subtype H1N1 and H3N2</w:t>
      </w:r>
      <w:r w:rsidRPr="00DC431E">
        <w:t xml:space="preserve">. H3N2 </w:t>
      </w:r>
      <w:r w:rsidR="001C5292">
        <w:t>causes</w:t>
      </w:r>
      <w:r w:rsidRPr="00DC431E">
        <w:t xml:space="preserve"> the majority of cases in high-risk elderly cohorts, and the majority of overall deaths, whereas H1N1 causes fewer deaths overall</w:t>
      </w:r>
      <w:r w:rsidR="001C5292">
        <w:t xml:space="preserve">, </w:t>
      </w:r>
      <w:r w:rsidRPr="00DC431E">
        <w:t xml:space="preserve">and has </w:t>
      </w:r>
      <w:commentRangeStart w:id="1"/>
      <w:r w:rsidR="001C5292">
        <w:t>impacts</w:t>
      </w:r>
      <w:r w:rsidRPr="00DC431E">
        <w:t xml:space="preserve"> </w:t>
      </w:r>
      <w:commentRangeEnd w:id="1"/>
      <w:r w:rsidR="001C5292">
        <w:rPr>
          <w:rStyle w:val="CommentReference"/>
        </w:rPr>
        <w:commentReference w:id="1"/>
      </w:r>
      <w:r w:rsidRPr="00DC431E">
        <w:t xml:space="preserve">shifted towards young and middle-aged adults. </w:t>
      </w:r>
      <w:r w:rsidR="001C5292">
        <w:t xml:space="preserve">These differences in epidemic age distribution may result from cohort-specific differences in childhood immune imprinting, or </w:t>
      </w:r>
      <w:r w:rsidR="00A774BB">
        <w:t xml:space="preserve">from </w:t>
      </w:r>
      <w:r w:rsidR="001C5292">
        <w:t>subtype-specific differences in evolutionary rate. Motivated by the recent discovery that immune memory imprinted in childhood can provide broad, protection across hemagglutinin subtypes, in addition to better-studied, narrow, within-subtype protection, w</w:t>
      </w:r>
      <w:r w:rsidRPr="00DC431E">
        <w:t xml:space="preserve">e </w:t>
      </w:r>
      <w:r w:rsidR="001C5292">
        <w:t>use</w:t>
      </w:r>
      <w:r w:rsidRPr="00DC431E">
        <w:rPr>
          <w:rStyle w:val="CommentReference"/>
          <w:sz w:val="24"/>
          <w:szCs w:val="24"/>
        </w:rPr>
        <w:t xml:space="preserve"> two large, epidemiological data sets</w:t>
      </w:r>
      <w:r w:rsidR="001C5292">
        <w:rPr>
          <w:rStyle w:val="CommentReference"/>
          <w:sz w:val="24"/>
          <w:szCs w:val="24"/>
        </w:rPr>
        <w:t xml:space="preserve"> to test</w:t>
      </w:r>
      <w:r w:rsidRPr="00DC431E">
        <w:rPr>
          <w:rStyle w:val="CommentReference"/>
          <w:sz w:val="24"/>
          <w:szCs w:val="24"/>
        </w:rPr>
        <w:t xml:space="preserve"> </w:t>
      </w:r>
      <w:r w:rsidR="00E00AC7">
        <w:rPr>
          <w:rStyle w:val="CommentReference"/>
          <w:sz w:val="24"/>
          <w:szCs w:val="24"/>
        </w:rPr>
        <w:t>whether childhood</w:t>
      </w:r>
      <w:r w:rsidRPr="00DC431E">
        <w:rPr>
          <w:rStyle w:val="CommentReference"/>
          <w:sz w:val="24"/>
          <w:szCs w:val="24"/>
        </w:rPr>
        <w:t xml:space="preserve"> immune imprinting shapes seasonal flu epidemiology </w:t>
      </w:r>
      <w:r w:rsidR="00E00AC7">
        <w:rPr>
          <w:rStyle w:val="CommentReference"/>
          <w:sz w:val="24"/>
          <w:szCs w:val="24"/>
        </w:rPr>
        <w:t xml:space="preserve">primarily </w:t>
      </w:r>
      <w:r w:rsidRPr="00DC431E">
        <w:rPr>
          <w:rStyle w:val="CommentReference"/>
          <w:sz w:val="24"/>
          <w:szCs w:val="24"/>
        </w:rPr>
        <w:t xml:space="preserve">via narrow immune memory to a particular </w:t>
      </w:r>
      <w:r w:rsidR="00E00AC7">
        <w:rPr>
          <w:rStyle w:val="CommentReference"/>
          <w:sz w:val="24"/>
          <w:szCs w:val="24"/>
        </w:rPr>
        <w:t xml:space="preserve">hemagglutinin </w:t>
      </w:r>
      <w:r w:rsidRPr="00DC431E">
        <w:rPr>
          <w:rStyle w:val="CommentReference"/>
          <w:sz w:val="24"/>
          <w:szCs w:val="24"/>
        </w:rPr>
        <w:t xml:space="preserve">subtype, or via broader immune memory that acts across subtypes. We also </w:t>
      </w:r>
      <w:r w:rsidR="00E00AC7">
        <w:rPr>
          <w:rStyle w:val="CommentReference"/>
          <w:sz w:val="24"/>
          <w:szCs w:val="24"/>
        </w:rPr>
        <w:t xml:space="preserve">test the </w:t>
      </w:r>
      <w:r w:rsidR="00A774BB">
        <w:rPr>
          <w:rStyle w:val="CommentReference"/>
          <w:sz w:val="24"/>
          <w:szCs w:val="24"/>
        </w:rPr>
        <w:t>strength</w:t>
      </w:r>
      <w:r w:rsidR="00E00AC7">
        <w:rPr>
          <w:rStyle w:val="CommentReference"/>
          <w:sz w:val="24"/>
          <w:szCs w:val="24"/>
        </w:rPr>
        <w:t xml:space="preserve"> of </w:t>
      </w:r>
      <w:r w:rsidRPr="00DC431E">
        <w:rPr>
          <w:rStyle w:val="CommentReference"/>
          <w:sz w:val="24"/>
          <w:szCs w:val="24"/>
        </w:rPr>
        <w:t>evolutionary rate</w:t>
      </w:r>
      <w:r w:rsidR="00A774BB">
        <w:rPr>
          <w:rStyle w:val="CommentReference"/>
          <w:sz w:val="24"/>
          <w:szCs w:val="24"/>
        </w:rPr>
        <w:t>’s impact</w:t>
      </w:r>
      <w:r w:rsidRPr="00DC431E">
        <w:rPr>
          <w:rStyle w:val="CommentReference"/>
          <w:sz w:val="24"/>
          <w:szCs w:val="24"/>
        </w:rPr>
        <w:t>.</w:t>
      </w:r>
      <w:r w:rsidRPr="00DC431E">
        <w:t xml:space="preserve"> Likelihood-based model comparison showed that </w:t>
      </w:r>
      <w:r w:rsidR="00E00AC7">
        <w:t xml:space="preserve">narrow, </w:t>
      </w:r>
      <w:r w:rsidRPr="00DC431E">
        <w:t>within-subtype imprinting is the strongest driver of cohort-specific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These results illuminate the epidemiological impacts of antigenic seniority, indicating that less “senior” antibody responses acquired later in life do not provide the same strength of protection as responses imprinted in childhood.  Finally, these results imply that H1N1’s mortality burden (currently low) may increase in the coming decades, as cohorts that lack H1N1-specific imprinting eventually become elderly.</w:t>
      </w:r>
      <w:r w:rsidR="00FD481E" w:rsidRPr="00DC431E">
        <w:br w:type="page"/>
      </w:r>
    </w:p>
    <w:p w14:paraId="2619A099" w14:textId="4D905306" w:rsidR="00FD481E" w:rsidRPr="00276EA6" w:rsidRDefault="00FD481E" w:rsidP="00276EA6">
      <w:pPr>
        <w:pStyle w:val="Heading1"/>
      </w:pPr>
      <w:r w:rsidRPr="00276EA6">
        <w:lastRenderedPageBreak/>
        <w:t>Introduction</w:t>
      </w:r>
    </w:p>
    <w:p w14:paraId="30A2B6CD" w14:textId="64C66514" w:rsidR="00AD3787" w:rsidRDefault="00AD3787" w:rsidP="00AD3787">
      <w:r w:rsidRPr="00276EA6">
        <w:t xml:space="preserve">Childhood </w:t>
      </w:r>
      <w:r w:rsidR="00385338">
        <w:t>influenza exposures</w:t>
      </w:r>
      <w:r w:rsidRPr="00276EA6">
        <w:t xml:space="preserve"> leave an immunological imprint, which has reverberating, lifelong impacts on </w:t>
      </w:r>
      <w:r>
        <w:t>immune memory</w:t>
      </w:r>
      <w:r w:rsidRPr="00276EA6">
        <w:t xml:space="preserve">. Foundational work on original antigenic sin </w:t>
      </w:r>
      <w:r w:rsidRPr="00276EA6">
        <w:fldChar w:fldCharType="begin"/>
      </w:r>
      <w:r w:rsidR="00143E5A">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276EA6">
        <w:fldChar w:fldCharType="separate"/>
      </w:r>
      <w:r w:rsidR="00143E5A" w:rsidRPr="00143E5A">
        <w:t>(1)</w:t>
      </w:r>
      <w:r w:rsidRPr="00276EA6">
        <w:fldChar w:fldCharType="end"/>
      </w:r>
      <w:r w:rsidRPr="00276EA6">
        <w:t xml:space="preserve"> </w:t>
      </w:r>
      <w:r>
        <w:t>and</w:t>
      </w:r>
      <w:r w:rsidRPr="00276EA6">
        <w:t xml:space="preserve"> antigenic seniority </w:t>
      </w:r>
      <w:r w:rsidRPr="00276EA6">
        <w:fldChar w:fldCharType="begin"/>
      </w:r>
      <w:r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276EA6">
        <w:rPr>
          <w:rFonts w:ascii="Cambria Math" w:hAnsi="Cambria Math" w:cs="Cambria Math"/>
        </w:rPr>
        <w:instrText>∶</w:instrText>
      </w:r>
      <w:r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276EA6">
        <w:fldChar w:fldCharType="separate"/>
      </w:r>
      <w:r w:rsidRPr="00276EA6">
        <w:rPr>
          <w:noProof/>
        </w:rPr>
        <w:t>(2)</w:t>
      </w:r>
      <w:r w:rsidRPr="00276EA6">
        <w:fldChar w:fldCharType="end"/>
      </w:r>
      <w:r w:rsidRPr="00276EA6">
        <w:t xml:space="preserve"> showed</w:t>
      </w:r>
      <w:r>
        <w:t>,</w:t>
      </w:r>
      <w:r w:rsidRPr="00276EA6">
        <w:t xml:space="preserve"> </w:t>
      </w:r>
      <w:r>
        <w:t xml:space="preserve">using serological data, </w:t>
      </w:r>
      <w:r w:rsidRPr="00276EA6">
        <w:t xml:space="preserve">that individuals maintain the highest </w:t>
      </w:r>
      <w:r w:rsidR="00B368C0" w:rsidRPr="00B368C0">
        <w:t xml:space="preserve">antibody </w:t>
      </w:r>
      <w:r w:rsidRPr="00B368C0">
        <w:t xml:space="preserve">titers against influenza strains encountered in childhood. But how these serological patterns map to functional immune protection, and shape birth year-specific risk during outbreaks, remains an active </w:t>
      </w:r>
      <w:r w:rsidR="00B368C0" w:rsidRPr="00B368C0">
        <w:t>area of inquiry</w:t>
      </w:r>
      <w:r w:rsidRPr="00B368C0">
        <w:t>. One open question is whether immunological benefits from childhood imprinting</w:t>
      </w:r>
      <w:r>
        <w:t xml:space="preserve"> are always accompanied by immunological costs</w:t>
      </w:r>
      <w:r w:rsidR="00B368C0">
        <w:t xml:space="preserve">, and limit </w:t>
      </w:r>
      <w:r w:rsidR="00E00AC7">
        <w:t xml:space="preserve">immune </w:t>
      </w:r>
      <w:r w:rsidR="00E277A0">
        <w:t>repertoire expansion</w:t>
      </w:r>
      <w:r w:rsidR="004610C3">
        <w:t xml:space="preserve"> later in life</w:t>
      </w:r>
      <w:r w:rsidR="00385338">
        <w:t xml:space="preserve"> </w:t>
      </w:r>
      <w:r w:rsidR="00385338">
        <w:fldChar w:fldCharType="begin"/>
      </w:r>
      <w:r w:rsidR="00FE6A33">
        <w:instrText xml:space="preserve"> ADDIN ZOTERO_ITEM CSL_CITATION {"citationID":"X7bbH1tJ","properties":{"formattedCitation":"(3,4)","plainCitation":"(3,4)","noteIndex":0},"citationItems":[{"id":1202,"uris":["http://zotero.org/groups/2313999/items/U3KM5LHA"],"uri":["http://zotero.org/groups/2313999/items/U3KM5LHA"],"itemData":{"id":1202,"type":"webpage","title":"Doctrine of Original Antigenic Sin: Separating Good From Evil | The Journal of Infectious Diseases | Oxford Academic","URL":"https://academic.oup.com/jid/article/215/12/1782/3112608","accessed":{"date-parts":[["2019",4,28]]}}},{"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385338">
        <w:fldChar w:fldCharType="separate"/>
      </w:r>
      <w:r w:rsidR="00FE6A33">
        <w:rPr>
          <w:noProof/>
        </w:rPr>
        <w:t>(3,4)</w:t>
      </w:r>
      <w:r w:rsidR="00385338">
        <w:fldChar w:fldCharType="end"/>
      </w:r>
      <w:r>
        <w:t xml:space="preserve">. Another key uncertainty is </w:t>
      </w:r>
      <w:r w:rsidR="00385338">
        <w:t xml:space="preserve">the </w:t>
      </w:r>
      <w:r>
        <w:t xml:space="preserve">breadth of cross-protection </w:t>
      </w:r>
      <w:r w:rsidR="00E00AC7">
        <w:t>that</w:t>
      </w:r>
      <w:r>
        <w:t xml:space="preserve"> </w:t>
      </w:r>
      <w:r w:rsidR="00E00AC7">
        <w:t>responses primed in childhood provide against influenza viruses</w:t>
      </w:r>
      <w:r>
        <w:t xml:space="preserve">, and how the expected breadth of cross-protection </w:t>
      </w:r>
      <w:r w:rsidR="00143E5A">
        <w:t>differs for emerging and established strains</w:t>
      </w:r>
      <w:r>
        <w:t>.</w:t>
      </w:r>
    </w:p>
    <w:p w14:paraId="574B8285" w14:textId="1F2EF2FC" w:rsidR="007F0193" w:rsidRPr="00FE6A33" w:rsidRDefault="00E00AC7" w:rsidP="00143E5A">
      <w:commentRangeStart w:id="2"/>
      <w:r>
        <w:t>Many epidemiological examples highlight benefits from childhood imprinting.</w:t>
      </w:r>
      <w:r w:rsidRPr="00276EA6">
        <w:t xml:space="preserve"> </w:t>
      </w:r>
      <w:r w:rsidR="00E96D34">
        <w:t>D</w:t>
      </w:r>
      <w:r w:rsidR="00AD3787">
        <w:t>uring</w:t>
      </w:r>
      <w:r w:rsidR="00AD3787" w:rsidRPr="00276EA6">
        <w:t xml:space="preserve"> every pandemic in the modern epidemiological record</w:t>
      </w:r>
      <w:r w:rsidR="00AD3787">
        <w:t xml:space="preserve">, certain birth cohorts have shown pre-existing immunity, attributed to cross-protective responses primed in childhood </w:t>
      </w:r>
      <w:r w:rsidR="00AD3787" w:rsidRPr="00276EA6">
        <w:fldChar w:fldCharType="begin"/>
      </w:r>
      <w:r w:rsidR="00FE6A33">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276EA6">
        <w:fldChar w:fldCharType="separate"/>
      </w:r>
      <w:r w:rsidR="00FE6A33" w:rsidRPr="003A482B">
        <w:rPr>
          <w:color w:val="000000"/>
        </w:rPr>
        <w:t>(5–11)</w:t>
      </w:r>
      <w:r w:rsidR="00AD3787" w:rsidRPr="00276EA6">
        <w:fldChar w:fldCharType="end"/>
      </w:r>
      <w:r w:rsidR="00AD3787" w:rsidRPr="00276EA6">
        <w:t xml:space="preserve">. </w:t>
      </w:r>
      <w:r w:rsidR="00E96D34">
        <w:t>Childhood imprinting can also protect</w:t>
      </w:r>
      <w:r w:rsidR="00AD3787" w:rsidRPr="00276EA6">
        <w:t xml:space="preserve"> against novel, emerging avian influenza viruses </w:t>
      </w:r>
      <w:r w:rsidR="00AD3787" w:rsidRPr="00276EA6">
        <w:fldChar w:fldCharType="begin"/>
      </w:r>
      <w:r w:rsidR="00FE6A33">
        <w:instrText xml:space="preserve"> ADDIN ZOTERO_ITEM CSL_CITATION {"citationID":"LW8z34Q3","properties":{"formattedCitation":"(10,12)","plainCitation":"(10,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276EA6">
        <w:fldChar w:fldCharType="separate"/>
      </w:r>
      <w:r w:rsidR="00FE6A33">
        <w:rPr>
          <w:noProof/>
        </w:rPr>
        <w:t>(10,12)</w:t>
      </w:r>
      <w:r w:rsidR="00AD3787" w:rsidRPr="00276EA6">
        <w:fldChar w:fldCharType="end"/>
      </w:r>
      <w:r w:rsidR="00AD3787" w:rsidRPr="00276EA6">
        <w:t xml:space="preserve">. </w:t>
      </w:r>
      <w:r>
        <w:t>B</w:t>
      </w:r>
      <w:r w:rsidR="004A14C3" w:rsidRPr="00C7084A">
        <w:t xml:space="preserve">ut whether preferential immune memory of strains encountered in childhood interferes with effective </w:t>
      </w:r>
      <w:r w:rsidR="004A14C3" w:rsidRPr="00C7084A">
        <w:rPr>
          <w:i/>
        </w:rPr>
        <w:t xml:space="preserve">de novo </w:t>
      </w:r>
      <w:r w:rsidR="004A14C3" w:rsidRPr="00C7084A">
        <w:t xml:space="preserve">responses, against strains encountered later in life has been debated for years </w:t>
      </w:r>
      <w:r w:rsidR="00385338">
        <w:fldChar w:fldCharType="begin"/>
      </w:r>
      <w:r w:rsidR="00FE6A33">
        <w:instrText xml:space="preserve"> ADDIN ZOTERO_ITEM CSL_CITATION {"citationID":"5qp3KziL","properties":{"formattedCitation":"(4,13,14)","plainCitation":"(4,13,1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385338">
        <w:fldChar w:fldCharType="separate"/>
      </w:r>
      <w:r w:rsidR="00FE6A33">
        <w:rPr>
          <w:color w:val="000000"/>
        </w:rPr>
        <w:t>(4,13,14)</w:t>
      </w:r>
      <w:r w:rsidR="00385338">
        <w:fldChar w:fldCharType="end"/>
      </w:r>
      <w:r w:rsidR="004A14C3" w:rsidRPr="00C7084A">
        <w:t xml:space="preserve">. </w:t>
      </w:r>
      <w:commentRangeEnd w:id="2"/>
      <w:r w:rsidR="009E0ABB">
        <w:rPr>
          <w:rStyle w:val="CommentReference"/>
        </w:rPr>
        <w:commentReference w:id="2"/>
      </w:r>
      <w:r w:rsidR="009457D6">
        <w:t>S</w:t>
      </w:r>
      <w:r w:rsidR="00C7084A">
        <w:t xml:space="preserve">erological patterns of </w:t>
      </w:r>
      <w:r w:rsidR="00DD31B1">
        <w:t xml:space="preserve">original antigenic sin, or </w:t>
      </w:r>
      <w:r w:rsidR="00C7084A">
        <w:t xml:space="preserve">antigenic seniority arise because </w:t>
      </w:r>
      <w:r w:rsidR="009457D6">
        <w:t>new antibody</w:t>
      </w:r>
      <w:r w:rsidR="00C7084A">
        <w:t xml:space="preserve"> </w:t>
      </w:r>
      <w:r w:rsidR="007F0193" w:rsidRPr="00C7084A">
        <w:t xml:space="preserve">responses </w:t>
      </w:r>
      <w:r w:rsidR="00DD31B1">
        <w:t xml:space="preserve">in adults </w:t>
      </w:r>
      <w:r w:rsidR="004C67AF">
        <w:t>are often derived primarily from back-boosting of existing, cross-protective memory</w:t>
      </w:r>
      <w:r w:rsidR="004610C3">
        <w:t>. Preferential back-boosting</w:t>
      </w:r>
      <w:r w:rsidR="00096FE4">
        <w:t xml:space="preserve"> and adaptation</w:t>
      </w:r>
      <w:r w:rsidR="004610C3">
        <w:t xml:space="preserve"> of existing memory B cells</w:t>
      </w:r>
      <w:r w:rsidR="00F724D4">
        <w:t xml:space="preserve"> </w:t>
      </w:r>
      <w:r w:rsidR="00DD31B1">
        <w:t xml:space="preserve">shapes epitope-specificity, and </w:t>
      </w:r>
      <w:r w:rsidR="00F724D4">
        <w:t>can interfere with</w:t>
      </w:r>
      <w:r w:rsidR="004C67AF">
        <w:t xml:space="preserve"> </w:t>
      </w:r>
      <w:r w:rsidR="004C67AF">
        <w:rPr>
          <w:i/>
          <w:iCs/>
        </w:rPr>
        <w:t xml:space="preserve">de novo </w:t>
      </w:r>
      <w:r w:rsidR="004C67AF">
        <w:t>selection of naïve B cell clones</w:t>
      </w:r>
      <w:r w:rsidR="00C7084A">
        <w:t xml:space="preserve"> </w:t>
      </w:r>
      <w:r w:rsidR="00C7084A">
        <w:fldChar w:fldCharType="begin"/>
      </w:r>
      <w:r w:rsidR="00143E5A">
        <w:instrText xml:space="preserve"> ADDIN ZOTERO_ITEM CSL_CITATION {"citationID":"a2mo24793i1","properties":{"formattedCitation":"(1,2,15,16)","plainCitation":"(1,2,15,16)","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143E5A">
        <w:rPr>
          <w:rFonts w:ascii="Cambria Math" w:hAnsi="Cambria Math" w:cs="Cambria Math"/>
        </w:rPr>
        <w:instrText>∶</w:instrText>
      </w:r>
      <w:r w:rsidR="00143E5A">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82,"uris":["http://zotero.org/groups/2313999/items/8VJ3752X"],"uri":["http://zotero.org/groups/2313999/items/8VJ3752X"],"itemData":{"id":1282,"type":"article-journal","title":"Antibodies with ‘Original Antigenic Sin’ Properties Are Valuable Components of Secondary Immune Responses to Influenza Viruses","container-title":"PLOS Pathogens","page":"e1005806","volume":"12","issue":"8","source":"PLoS Journals","abstract":"Human antibodies (Abs) elicited by influenza viruses often bind with a high affinity to past influenza virus strains, but paradoxically, do not bind to the viral strain actually eliciting the response. This phenomena is called ‘original antigenic sin’ (OAS) since this can occur at the expense of generating new de novo Abs. Here, we characterized the specificity and functionality of Abs elicited in mice that were sequentially exposed to two antigenically distinct H1N1 influenza virus strains. Many Abs elicited under these conditions had an OAS phenotype, in that they bound strongly to the viral strain used for the first exposure and very weakly to the viral strain used for the second exposure. We found that OAS and non-OAS Abs target the same general region of the influenza hemagglutinin protein and that B cells expressing these two types of Abs can be clonally-related. Surprisingly, although OAS Abs bound with very low affinities, some were able to effectively protect against an antigenically drifted viral strain following passive transfer in vivo. Taken together, our data indicate that OAS Abs share some level of cross-reactivity between priming and recall viral strains and that B cells producing these Abs can be protective when recalled into secondary immune responses.","DOI":"10.1371/journal.ppat.1005806","ISSN":"1553-7374","journalAbbreviation":"PLOS Pathogens","language":"en","author":[{"family":"Linderman","given":"Susanne L."},{"family":"Hensley","given":"Scott E."}],"issued":{"date-parts":[["2016",8,18]]}}}],"schema":"https://github.com/citation-style-language/schema/raw/master/csl-citation.json"} </w:instrText>
      </w:r>
      <w:r w:rsidR="00C7084A">
        <w:fldChar w:fldCharType="separate"/>
      </w:r>
      <w:r w:rsidR="00143E5A" w:rsidRPr="00143E5A">
        <w:t>(1,2,15,16)</w:t>
      </w:r>
      <w:r w:rsidR="00C7084A">
        <w:fldChar w:fldCharType="end"/>
      </w:r>
      <w:r w:rsidR="004C67AF">
        <w:t xml:space="preserve"> (reviewed in </w:t>
      </w:r>
      <w:r w:rsidR="004C67AF">
        <w:fldChar w:fldCharType="begin"/>
      </w:r>
      <w:r w:rsidR="00143E5A">
        <w:instrText xml:space="preserve"> ADDIN ZOTERO_ITEM CSL_CITATION {"citationID":"a20kddfqvlu","properties":{"formattedCitation":"(4,13)","plainCitation":"(4,1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4C67AF">
        <w:fldChar w:fldCharType="separate"/>
      </w:r>
      <w:r w:rsidR="00143E5A" w:rsidRPr="00143E5A">
        <w:t>(4,13)</w:t>
      </w:r>
      <w:r w:rsidR="004C67AF">
        <w:fldChar w:fldCharType="end"/>
      </w:r>
      <w:r w:rsidR="004C67AF">
        <w:t>)</w:t>
      </w:r>
      <w:r w:rsidR="004A14C3" w:rsidRPr="00C7084A">
        <w:t xml:space="preserve">. </w:t>
      </w:r>
      <w:r w:rsidR="004610C3">
        <w:t xml:space="preserve">But ultimately, adults retain the ability to </w:t>
      </w:r>
      <w:r w:rsidR="00096FE4">
        <w:t xml:space="preserve">mount </w:t>
      </w:r>
      <w:r w:rsidR="004610C3">
        <w:t xml:space="preserve">titers against newly encountered influenza strains, </w:t>
      </w:r>
      <w:r w:rsidR="00096FE4">
        <w:t xml:space="preserve">and </w:t>
      </w:r>
      <w:r w:rsidR="004610C3">
        <w:t>it is</w:t>
      </w:r>
      <w:r w:rsidR="00FE6A33">
        <w:t xml:space="preserve"> not obvious that </w:t>
      </w:r>
      <w:r w:rsidR="00F724D4">
        <w:t xml:space="preserve">responses </w:t>
      </w:r>
      <w:r w:rsidR="00FE6A33">
        <w:t xml:space="preserve">derived from </w:t>
      </w:r>
      <w:r w:rsidR="00096FE4">
        <w:t xml:space="preserve">the memory B </w:t>
      </w:r>
      <w:r w:rsidR="00096FE4">
        <w:lastRenderedPageBreak/>
        <w:t>cell pool</w:t>
      </w:r>
      <w:r w:rsidR="00FE6A33">
        <w:t xml:space="preserve"> should provide weaker protection than </w:t>
      </w:r>
      <w:r w:rsidR="00FE6A33">
        <w:rPr>
          <w:i/>
          <w:iCs/>
        </w:rPr>
        <w:t xml:space="preserve">de novo </w:t>
      </w:r>
      <w:r w:rsidR="00FE6A33">
        <w:t>responses</w:t>
      </w:r>
      <w:r w:rsidR="00096FE4">
        <w:t xml:space="preserve"> from the naïve pool. In short, the idea that immune imprinting in childhood </w:t>
      </w:r>
      <w:r w:rsidR="00472B0E">
        <w:t>routinely limits the quality of immune</w:t>
      </w:r>
      <w:r w:rsidR="00DD31B1">
        <w:t xml:space="preserve"> protection</w:t>
      </w:r>
      <w:r w:rsidR="00096FE4">
        <w:t xml:space="preserve"> </w:t>
      </w:r>
      <w:r w:rsidR="00FE6A33">
        <w:t xml:space="preserve">against influenza viruses </w:t>
      </w:r>
      <w:r w:rsidR="00DD31B1">
        <w:t>encountered later in life</w:t>
      </w:r>
      <w:r w:rsidR="00FE6A33">
        <w:t xml:space="preserve"> remains controversial. </w:t>
      </w:r>
    </w:p>
    <w:p w14:paraId="19DDE375" w14:textId="7CEC7C29" w:rsidR="001A1306" w:rsidRPr="00472B0E" w:rsidRDefault="001A1306" w:rsidP="009457D6">
      <w:r w:rsidRPr="00276EA6">
        <w:t>Recent studies have also highlighted</w:t>
      </w:r>
      <w:r>
        <w:t xml:space="preserve"> the ability of</w:t>
      </w:r>
      <w:r w:rsidRPr="00276EA6">
        <w:t xml:space="preserve"> imprinting to shape multiple layers of influenza immune memory, both broad and narrow. </w:t>
      </w:r>
      <w:r w:rsidRPr="0010345F">
        <w:t xml:space="preserve">Until recently, </w:t>
      </w:r>
      <w:r w:rsidR="004407D6">
        <w:t>narrow influenza immunity, with cross-protection acting only among closely related variants of the same hemagglutinin (HA) or neuraminidase (NA) subtype, was considered the norm, whereas broader,</w:t>
      </w:r>
      <w:r w:rsidRPr="0010345F">
        <w:t xml:space="preserve"> cross-subtype </w:t>
      </w:r>
      <w:r>
        <w:t>protection was</w:t>
      </w:r>
      <w:r w:rsidRPr="0010345F">
        <w:t xml:space="preserve"> considered rare or anomalous</w:t>
      </w:r>
      <w:r w:rsidR="004407D6">
        <w:t>. But</w:t>
      </w:r>
      <w:r w:rsidRPr="0010345F">
        <w:t xml:space="preserve"> the 2009 H1N1 pandemic, and subsequent efforts to develop a universal influenza vaccine</w:t>
      </w:r>
      <w:r>
        <w:t>, have</w:t>
      </w:r>
      <w:r w:rsidRPr="0010345F">
        <w:t xml:space="preserve"> dr</w:t>
      </w:r>
      <w:r>
        <w:t>awn</w:t>
      </w:r>
      <w:r w:rsidRPr="0010345F">
        <w:t xml:space="preserve"> attention to </w:t>
      </w:r>
      <w:r w:rsidR="002B7007">
        <w:t>antibody responses</w:t>
      </w:r>
      <w:r w:rsidR="00DD31B1">
        <w:t xml:space="preserve"> that </w:t>
      </w:r>
      <w:r w:rsidR="002B7007">
        <w:t>target conserved HA epitopes,</w:t>
      </w:r>
      <w:r w:rsidR="00FE079A">
        <w:t xml:space="preserve"> </w:t>
      </w:r>
      <w:r w:rsidR="002B7007">
        <w:t xml:space="preserve">and can provide </w:t>
      </w:r>
      <w:r w:rsidR="001769EF">
        <w:t>broad</w:t>
      </w:r>
      <w:r w:rsidRPr="0010345F">
        <w:t xml:space="preserve"> protection</w:t>
      </w:r>
      <w:r>
        <w:t xml:space="preserve"> across </w:t>
      </w:r>
      <w:r w:rsidR="00FE079A">
        <w:t>H</w:t>
      </w:r>
      <w:r>
        <w:t xml:space="preserve">A subtypes in the same phylogenetic group </w:t>
      </w:r>
      <w:r w:rsidRPr="0010345F">
        <w:fldChar w:fldCharType="begin"/>
      </w:r>
      <w:r w:rsidR="00143E5A">
        <w:instrText xml:space="preserve"> ADDIN ZOTERO_ITEM CSL_CITATION {"citationID":"Vj73p2lG","properties":{"formattedCitation":"(17\\uc0\\u8211{}19)","plainCitation":"(17–19)","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10345F">
        <w:fldChar w:fldCharType="separate"/>
      </w:r>
      <w:r w:rsidR="00143E5A" w:rsidRPr="00143E5A">
        <w:rPr>
          <w:color w:val="000000"/>
        </w:rPr>
        <w:t>(17–19)</w:t>
      </w:r>
      <w:r w:rsidRPr="0010345F">
        <w:fldChar w:fldCharType="end"/>
      </w:r>
      <w:r w:rsidRPr="0010345F">
        <w:t xml:space="preserve">. </w:t>
      </w:r>
      <w:r w:rsidR="002B7007">
        <w:t>(</w:t>
      </w:r>
      <w:r>
        <w:t>HA group 1 contains seasonal subtypes H1 and H2, while group 2 contains seasonal H3</w:t>
      </w:r>
      <w:r w:rsidR="0055219B">
        <w:t xml:space="preserve"> </w:t>
      </w:r>
      <w:r w:rsidR="0055219B">
        <w:fldChar w:fldCharType="begin"/>
      </w:r>
      <w:r w:rsidR="00143E5A">
        <w:instrText xml:space="preserve"> ADDIN ZOTERO_ITEM CSL_CITATION {"citationID":"IbVPKf74","properties":{"formattedCitation":"(12,20,21)","plainCitation":"(12,20,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fldChar w:fldCharType="separate"/>
      </w:r>
      <w:r w:rsidR="00143E5A">
        <w:rPr>
          <w:noProof/>
        </w:rPr>
        <w:t>(12,20,21)</w:t>
      </w:r>
      <w:r w:rsidR="0055219B">
        <w:fldChar w:fldCharType="end"/>
      </w:r>
      <w:r>
        <w:t>.</w:t>
      </w:r>
      <w:r w:rsidR="002B7007">
        <w:t xml:space="preserve">) </w:t>
      </w:r>
      <w:r w:rsidRPr="0010345F">
        <w:t xml:space="preserve">Recently, we showed </w:t>
      </w:r>
      <w:r w:rsidR="00FE079A">
        <w:t>i</w:t>
      </w:r>
      <w:r w:rsidR="00F724D4">
        <w:t xml:space="preserve">ndividuals gain strong, lifelong protection against novel, </w:t>
      </w:r>
      <w:r w:rsidR="00F724D4" w:rsidRPr="00472B0E">
        <w:t>avian HA subtypes in the same genetic group as the first influenza A virus encountered in childhood</w:t>
      </w:r>
      <w:r w:rsidR="00E96D34" w:rsidRPr="00472B0E">
        <w:t xml:space="preserve"> </w:t>
      </w:r>
      <w:r w:rsidRPr="00472B0E">
        <w:fldChar w:fldCharType="begin"/>
      </w:r>
      <w:r w:rsidR="00FE6A33" w:rsidRPr="00472B0E">
        <w:instrText xml:space="preserve"> ADDIN ZOTERO_ITEM CSL_CITATION {"citationID":"pXtHjsNS","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472B0E">
        <w:fldChar w:fldCharType="separate"/>
      </w:r>
      <w:r w:rsidR="00FE6A33" w:rsidRPr="00472B0E">
        <w:rPr>
          <w:noProof/>
        </w:rPr>
        <w:t>(10,12)</w:t>
      </w:r>
      <w:r w:rsidRPr="00472B0E">
        <w:fldChar w:fldCharType="end"/>
      </w:r>
      <w:r w:rsidRPr="00472B0E">
        <w:t>.</w:t>
      </w:r>
      <w:r w:rsidR="00E96D34" w:rsidRPr="00472B0E">
        <w:t xml:space="preserve"> </w:t>
      </w:r>
      <w:r w:rsidR="00FE079A" w:rsidRPr="00472B0E">
        <w:t>Thus, broad imprinting protection at the HA group level</w:t>
      </w:r>
      <w:r w:rsidR="00DD31B1" w:rsidRPr="00472B0E">
        <w:t xml:space="preserve">, </w:t>
      </w:r>
      <w:r w:rsidR="00E00AC7" w:rsidRPr="00472B0E">
        <w:t>in addition to classical</w:t>
      </w:r>
      <w:r w:rsidR="00DD31B1" w:rsidRPr="00472B0E">
        <w:t>,</w:t>
      </w:r>
      <w:r w:rsidR="00E00AC7" w:rsidRPr="00472B0E">
        <w:t xml:space="preserve"> narrow, within-</w:t>
      </w:r>
      <w:r w:rsidR="00DD31B1" w:rsidRPr="00472B0E">
        <w:t>subtype imprinting</w:t>
      </w:r>
      <w:r w:rsidR="004407D6" w:rsidRPr="00472B0E">
        <w:t>,</w:t>
      </w:r>
      <w:r w:rsidR="00DD31B1" w:rsidRPr="00472B0E">
        <w:t xml:space="preserve"> can both shape birth year-specific risk during epidemics.</w:t>
      </w:r>
    </w:p>
    <w:p w14:paraId="741E682F" w14:textId="2618F2DC" w:rsidR="00585BEF" w:rsidRPr="00472B0E" w:rsidRDefault="009E0ABB" w:rsidP="00E277A0">
      <w:r w:rsidRPr="00472B0E">
        <w:t>B</w:t>
      </w:r>
      <w:r w:rsidR="00D33050" w:rsidRPr="00472B0E">
        <w:t xml:space="preserve">road, group-level or narrow, within-subtype imprinting </w:t>
      </w:r>
      <w:r w:rsidRPr="00472B0E">
        <w:t>could drive</w:t>
      </w:r>
      <w:r w:rsidR="00D33050" w:rsidRPr="00472B0E">
        <w:t xml:space="preserve"> </w:t>
      </w:r>
      <w:r w:rsidR="002C7616" w:rsidRPr="00472B0E">
        <w:t>cohort-specific differences in seasonal influenza risk</w:t>
      </w:r>
      <w:r w:rsidR="00D33050" w:rsidRPr="00472B0E">
        <w:t xml:space="preserve">. </w:t>
      </w:r>
      <w:r w:rsidRPr="00472B0E">
        <w:t>First, n</w:t>
      </w:r>
      <w:r w:rsidR="00D33050" w:rsidRPr="00472B0E">
        <w:t xml:space="preserve">arrow within-subtype </w:t>
      </w:r>
      <w:r w:rsidR="002C7616" w:rsidRPr="00472B0E">
        <w:t xml:space="preserve">responses are classically associated with seasonal influenza’s epidemiology and evolution. But because narrow, within-subtype immune memory decays rapidly in the face of antigenic drift, narrow responses imprinted in childhood may not continue to shape cohort-specific protection across an entire human lifetime.  </w:t>
      </w:r>
      <w:r w:rsidRPr="00472B0E">
        <w:t>Second,</w:t>
      </w:r>
      <w:r w:rsidR="002C7616" w:rsidRPr="00472B0E">
        <w:t xml:space="preserve"> broadly</w:t>
      </w:r>
      <w:r w:rsidR="00585BEF" w:rsidRPr="00472B0E">
        <w:t xml:space="preserve"> protective </w:t>
      </w:r>
      <w:r w:rsidR="002C7616" w:rsidRPr="00472B0E">
        <w:t>responses primarily play</w:t>
      </w:r>
      <w:r w:rsidR="004407D6" w:rsidRPr="00472B0E">
        <w:t xml:space="preserve"> a strong role in defense against unfamiliar HA </w:t>
      </w:r>
      <w:r w:rsidR="00143E5A" w:rsidRPr="00472B0E">
        <w:t>antigens</w:t>
      </w:r>
      <w:r w:rsidR="0050451F" w:rsidRPr="00472B0E">
        <w:t>, whose</w:t>
      </w:r>
      <w:r w:rsidR="00585BEF" w:rsidRPr="00472B0E">
        <w:t xml:space="preserve"> conserved epitopes provide the only recognizable </w:t>
      </w:r>
      <w:r w:rsidR="00585BEF" w:rsidRPr="00472B0E">
        <w:lastRenderedPageBreak/>
        <w:t xml:space="preserve">immune targets </w:t>
      </w:r>
      <w:r w:rsidR="00585BEF" w:rsidRPr="00472B0E">
        <w:fldChar w:fldCharType="begin"/>
      </w:r>
      <w:r w:rsidR="00143E5A" w:rsidRPr="00472B0E">
        <w:instrText xml:space="preserve"> ADDIN ZOTERO_ITEM CSL_CITATION {"citationID":"a4fh8phdd9","properties":{"formattedCitation":"(17\\uc0\\u8211{}19,22)","plainCitation":"(17–19,22)","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585BEF" w:rsidRPr="00472B0E">
        <w:fldChar w:fldCharType="separate"/>
      </w:r>
      <w:r w:rsidR="00143E5A" w:rsidRPr="00472B0E">
        <w:rPr>
          <w:color w:val="000000"/>
        </w:rPr>
        <w:t>(17–19,22)</w:t>
      </w:r>
      <w:r w:rsidR="00585BEF" w:rsidRPr="00472B0E">
        <w:fldChar w:fldCharType="end"/>
      </w:r>
      <w:r w:rsidR="00585BEF" w:rsidRPr="00472B0E">
        <w:t xml:space="preserve">. </w:t>
      </w:r>
      <w:r w:rsidR="00A774BB" w:rsidRPr="00472B0E">
        <w:t>Thus, broad</w:t>
      </w:r>
      <w:r w:rsidR="004407D6" w:rsidRPr="00472B0E">
        <w:t>,</w:t>
      </w:r>
      <w:r w:rsidR="00585BEF" w:rsidRPr="00472B0E">
        <w:t xml:space="preserve"> HA group-level immune memory </w:t>
      </w:r>
      <w:r w:rsidR="002C7616" w:rsidRPr="00472B0E">
        <w:t xml:space="preserve">may provide </w:t>
      </w:r>
      <w:r w:rsidR="00420ED5" w:rsidRPr="00472B0E">
        <w:t xml:space="preserve">a </w:t>
      </w:r>
      <w:r w:rsidR="002C7616" w:rsidRPr="00472B0E">
        <w:t>second layer</w:t>
      </w:r>
      <w:r w:rsidR="00585BEF" w:rsidRPr="00472B0E">
        <w:t xml:space="preserve"> of defense against drifted seasonal strains</w:t>
      </w:r>
      <w:r w:rsidR="004407D6" w:rsidRPr="00472B0E">
        <w:t xml:space="preserve">, </w:t>
      </w:r>
      <w:r w:rsidR="007A700F" w:rsidRPr="00472B0E">
        <w:t xml:space="preserve">repeatedly boosted and </w:t>
      </w:r>
      <w:r w:rsidR="00585BEF" w:rsidRPr="00472B0E">
        <w:t>called in as backup to target conserved epitopes</w:t>
      </w:r>
      <w:r w:rsidR="007A700F" w:rsidRPr="00472B0E">
        <w:t xml:space="preserve"> </w:t>
      </w:r>
      <w:r w:rsidR="007A700F" w:rsidRPr="00472B0E">
        <w:fldChar w:fldCharType="begin"/>
      </w:r>
      <w:r w:rsidR="00472B0E" w:rsidRPr="00472B0E">
        <w:instrText xml:space="preserve"> ADDIN ZOTERO_ITEM CSL_CITATION {"citationID":"ae84lhejoh","properties":{"formattedCitation":"(15)","plainCitation":"(15)","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schema":"https://github.com/citation-style-language/schema/raw/master/csl-citation.json"} </w:instrText>
      </w:r>
      <w:r w:rsidR="007A700F" w:rsidRPr="00472B0E">
        <w:fldChar w:fldCharType="separate"/>
      </w:r>
      <w:r w:rsidR="00472B0E" w:rsidRPr="00472B0E">
        <w:t>(15)</w:t>
      </w:r>
      <w:r w:rsidR="007A700F" w:rsidRPr="00472B0E">
        <w:fldChar w:fldCharType="end"/>
      </w:r>
      <w:r w:rsidR="00585BEF" w:rsidRPr="00472B0E">
        <w:t xml:space="preserve"> when narrow, first-line memory B cells are unable to recognize their drifted, variable targets.</w:t>
      </w:r>
      <w:r w:rsidR="00E277A0" w:rsidRPr="00472B0E">
        <w:t xml:space="preserve"> </w:t>
      </w:r>
    </w:p>
    <w:p w14:paraId="4342A45E" w14:textId="2C7681C7" w:rsidR="00CE760C" w:rsidRDefault="0030589E" w:rsidP="00420ED5">
      <w:r w:rsidRPr="00472B0E">
        <w:t xml:space="preserve">Since 1977, two distinct subtypes of influenza A, H1N1 and H3N2, have circulated seasonally in humans, and </w:t>
      </w:r>
      <w:r w:rsidR="00143E5A" w:rsidRPr="00472B0E">
        <w:t>cohort effects</w:t>
      </w:r>
      <w:r w:rsidR="007A700F" w:rsidRPr="00472B0E">
        <w:t xml:space="preserve"> (</w:t>
      </w:r>
      <w:r w:rsidR="00143E5A" w:rsidRPr="00472B0E">
        <w:t>birth year-specific differences in childhood immune imprinting</w:t>
      </w:r>
      <w:r w:rsidR="007A700F" w:rsidRPr="00472B0E">
        <w:t>)</w:t>
      </w:r>
      <w:r w:rsidR="00143E5A" w:rsidRPr="00472B0E">
        <w:t xml:space="preserve"> are widely believed to cause </w:t>
      </w:r>
      <w:r w:rsidR="001769EF" w:rsidRPr="00472B0E">
        <w:t xml:space="preserve">differences in </w:t>
      </w:r>
      <w:r w:rsidR="00143E5A" w:rsidRPr="00472B0E">
        <w:t>each subtype’s</w:t>
      </w:r>
      <w:r w:rsidR="001769EF" w:rsidRPr="00472B0E">
        <w:t xml:space="preserve"> age-specific impacts </w:t>
      </w:r>
      <w:r w:rsidR="005869F2" w:rsidRPr="00472B0E">
        <w:fldChar w:fldCharType="begin"/>
      </w:r>
      <w:r w:rsidR="00472B0E" w:rsidRPr="00472B0E">
        <w:instrText xml:space="preserve"> ADDIN ZOTERO_ITEM CSL_CITATION {"citationID":"dsmkN1Og","properties":{"formattedCitation":"(10,23\\uc0\\u8211{}27)","plainCitation":"(10,23–27)","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5869F2" w:rsidRPr="00472B0E">
        <w:fldChar w:fldCharType="separate"/>
      </w:r>
      <w:r w:rsidR="00472B0E" w:rsidRPr="00472B0E">
        <w:rPr>
          <w:color w:val="000000"/>
        </w:rPr>
        <w:t>(10,23–27)</w:t>
      </w:r>
      <w:r w:rsidR="005869F2" w:rsidRPr="00472B0E">
        <w:fldChar w:fldCharType="end"/>
      </w:r>
      <w:r w:rsidRPr="00472B0E">
        <w:t xml:space="preserve">. </w:t>
      </w:r>
      <w:r w:rsidR="00EC51FB" w:rsidRPr="00472B0E">
        <w:t>O</w:t>
      </w:r>
      <w:r w:rsidRPr="00472B0E">
        <w:t>lder cohorts</w:t>
      </w:r>
      <w:r w:rsidR="00165DB6" w:rsidRPr="00472B0E">
        <w:t xml:space="preserve"> (i.e. those born before 1957 when H2N2 replaced H1N1)</w:t>
      </w:r>
      <w:r w:rsidRPr="00472B0E">
        <w:t xml:space="preserve"> were almost certainly exposed to historical variants of H1N1 in childhood, and now </w:t>
      </w:r>
      <w:r w:rsidR="00F724D4" w:rsidRPr="00472B0E">
        <w:t xml:space="preserve">seem to </w:t>
      </w:r>
      <w:r w:rsidRPr="00472B0E">
        <w:t>be preferentially protected against modern, seasonal H1N1</w:t>
      </w:r>
      <w:r w:rsidR="005869F2" w:rsidRPr="00472B0E">
        <w:t xml:space="preserve"> </w:t>
      </w:r>
      <w:r w:rsidR="003A482B" w:rsidRPr="00472B0E">
        <w:fldChar w:fldCharType="begin"/>
      </w:r>
      <w:r w:rsidR="00472B0E" w:rsidRPr="00472B0E">
        <w:instrText xml:space="preserve"> ADDIN ZOTERO_ITEM CSL_CITATION {"citationID":"vExGUpXP","properties":{"formattedCitation":"(10,24,25)","plainCitation":"(10,24,25)","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003A482B" w:rsidRPr="00472B0E">
        <w:fldChar w:fldCharType="separate"/>
      </w:r>
      <w:r w:rsidR="00472B0E" w:rsidRPr="00472B0E">
        <w:rPr>
          <w:noProof/>
        </w:rPr>
        <w:t>(10,24,25)</w:t>
      </w:r>
      <w:r w:rsidR="003A482B" w:rsidRPr="00472B0E">
        <w:fldChar w:fldCharType="end"/>
      </w:r>
      <w:r w:rsidR="00CE760C" w:rsidRPr="00472B0E">
        <w:t>.</w:t>
      </w:r>
      <w:r w:rsidRPr="00472B0E">
        <w:t xml:space="preserve"> Likewise, </w:t>
      </w:r>
      <w:r w:rsidR="00000BCC" w:rsidRPr="00472B0E">
        <w:t>younger adults</w:t>
      </w:r>
      <w:r w:rsidRPr="00472B0E">
        <w:t xml:space="preserve"> have the highest probabilities of childhood imprinting to H3N2, which is consistent with </w:t>
      </w:r>
      <w:r w:rsidR="00D33050" w:rsidRPr="00472B0E">
        <w:t>relatively low incidence of modern, seasonal H3N2 in these cohorts</w:t>
      </w:r>
      <w:r w:rsidR="00420ED5" w:rsidRPr="00472B0E">
        <w:t xml:space="preserve"> (</w:t>
      </w:r>
      <w:r w:rsidR="00420ED5" w:rsidRPr="00472B0E">
        <w:rPr>
          <w:b/>
          <w:bCs/>
          <w:i/>
          <w:iCs/>
        </w:rPr>
        <w:t>Fig. 1A</w:t>
      </w:r>
      <w:r w:rsidR="00420ED5" w:rsidRPr="00472B0E">
        <w:t>)</w:t>
      </w:r>
      <w:r w:rsidR="00CE7F85" w:rsidRPr="00472B0E">
        <w:t xml:space="preserve">. </w:t>
      </w:r>
      <w:r w:rsidR="00420ED5" w:rsidRPr="00472B0E">
        <w:t>Additionally, differences in evolutionary rate of H1N1 and H3N2 may contribute to differences in age distribution. Subtype H3N2 drifts slightly faster than H1N1, and as a result, H3N2 may be more able to cause infections in older, immunologically experienced cohorts, whereas H1N1 may be relatively</w:t>
      </w:r>
      <w:r w:rsidR="00420ED5" w:rsidRPr="00276EA6">
        <w:t xml:space="preserve"> restricted to incidence in immunologically naïve children </w:t>
      </w:r>
      <w:r w:rsidR="00420ED5" w:rsidRPr="00276EA6">
        <w:fldChar w:fldCharType="begin"/>
      </w:r>
      <w:r w:rsidR="00472B0E">
        <w:instrText xml:space="preserve"> ADDIN ZOTERO_ITEM CSL_CITATION {"citationID":"jeqedPOs","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420ED5" w:rsidRPr="00276EA6">
        <w:fldChar w:fldCharType="separate"/>
      </w:r>
      <w:r w:rsidR="00472B0E">
        <w:rPr>
          <w:noProof/>
        </w:rPr>
        <w:t>(28)</w:t>
      </w:r>
      <w:r w:rsidR="00420ED5" w:rsidRPr="00276EA6">
        <w:fldChar w:fldCharType="end"/>
      </w:r>
      <w:r w:rsidR="00420ED5" w:rsidRPr="00276EA6">
        <w:t>.</w:t>
      </w:r>
    </w:p>
    <w:p w14:paraId="76D7930C" w14:textId="267038C6" w:rsidR="00420ED5" w:rsidRDefault="00420ED5" w:rsidP="00420ED5">
      <w:r w:rsidRPr="00276EA6">
        <w:t xml:space="preserve">Using two large data sets on seasonal influenza incidence, which together represent </w:t>
      </w:r>
      <w:r w:rsidRPr="007A700F">
        <w:rPr>
          <w:highlight w:val="yellow"/>
        </w:rPr>
        <w:t>13,063 confirmed influenza A cases across 18 years and 15 countries</w:t>
      </w:r>
      <w:r w:rsidRPr="00276EA6">
        <w:t xml:space="preserve">, we </w:t>
      </w:r>
      <w:r w:rsidR="009E0ABB">
        <w:t>performed model selection to test</w:t>
      </w:r>
      <w:r w:rsidR="009E0ABB" w:rsidRPr="00276EA6">
        <w:t xml:space="preserve"> </w:t>
      </w:r>
      <w:r w:rsidRPr="00276EA6">
        <w:t xml:space="preserve">whether </w:t>
      </w:r>
      <w:r w:rsidR="00A774BB">
        <w:t xml:space="preserve">cohort effects from childhood imprinting primarily act against seasonal </w:t>
      </w:r>
      <w:r w:rsidR="009E0ABB">
        <w:t>influenza</w:t>
      </w:r>
      <w:r w:rsidR="00A774BB">
        <w:t xml:space="preserve"> at the narrow, within-subtype level, or at the broader HA group level. We also tested whether</w:t>
      </w:r>
      <w:r w:rsidR="00A774BB" w:rsidRPr="00276EA6">
        <w:t xml:space="preserve"> </w:t>
      </w:r>
      <w:r w:rsidRPr="00276EA6">
        <w:t xml:space="preserve">cohort effects </w:t>
      </w:r>
      <w:r w:rsidR="00A774BB">
        <w:t>or differences in evolutionary rate most strongly drive differences in H1N1 and H3N2’s age-specific impacts</w:t>
      </w:r>
      <w:r w:rsidRPr="00276EA6">
        <w:t xml:space="preserve">.  </w:t>
      </w:r>
    </w:p>
    <w:p w14:paraId="770C7219" w14:textId="6A6BCF5B" w:rsidR="007A700F" w:rsidRDefault="00CE760C" w:rsidP="007A700F">
      <w:r>
        <w:lastRenderedPageBreak/>
        <w:t xml:space="preserve">If </w:t>
      </w:r>
      <w:r w:rsidR="00F724D4">
        <w:t xml:space="preserve">narrow, </w:t>
      </w:r>
      <w:r>
        <w:t xml:space="preserve">HA subtype-level imprinting protection shapes seasonal influenza risk, primary exposure to H1 or H3 </w:t>
      </w:r>
      <w:r w:rsidR="009E0ABB">
        <w:t xml:space="preserve">in childhood </w:t>
      </w:r>
      <w:r>
        <w:t>should provide lifelong protection against modern variants of the same HA subtype.</w:t>
      </w:r>
      <w:r w:rsidRPr="00276EA6">
        <w:t xml:space="preserve"> </w:t>
      </w:r>
      <w:r w:rsidR="009E0ABB">
        <w:t>If imprinting protection acts primarily</w:t>
      </w:r>
      <w:r w:rsidRPr="00276EA6">
        <w:t xml:space="preserve"> </w:t>
      </w:r>
      <w:r w:rsidR="009E0ABB">
        <w:t>against specific NA subtypes</w:t>
      </w:r>
      <w:r w:rsidRPr="00276EA6">
        <w:t xml:space="preserve">, lifelong protection </w:t>
      </w:r>
      <w:r w:rsidR="009E0ABB">
        <w:t xml:space="preserve">will be </w:t>
      </w:r>
      <w:r w:rsidRPr="00276EA6">
        <w:t>specific to N1 or to N2 (</w:t>
      </w:r>
      <w:r w:rsidRPr="00276EA6">
        <w:rPr>
          <w:rStyle w:val="SubtitleChar"/>
        </w:rPr>
        <w:t>Fig.</w:t>
      </w:r>
      <w:r w:rsidRPr="00276EA6">
        <w:rPr>
          <w:b/>
          <w:i/>
        </w:rPr>
        <w:t xml:space="preserve"> 1</w:t>
      </w:r>
      <w:r w:rsidRPr="00276EA6">
        <w:t xml:space="preserve">). Alternatively, </w:t>
      </w:r>
      <w:r>
        <w:t xml:space="preserve">if broad </w:t>
      </w:r>
      <w:r w:rsidRPr="00276EA6">
        <w:t xml:space="preserve">HA group-level imprinting strongly shapes </w:t>
      </w:r>
      <w:r>
        <w:t>seasonal influenza risk</w:t>
      </w:r>
      <w:r w:rsidRPr="00276EA6">
        <w:t>, then cohorts imprinted to H1 or H2 (both group 1) should be protected against modern, seasonal H1N1, while only cohorts imprinted to H3 (group 2) would be protected against modern, seasonal H3N2 (</w:t>
      </w:r>
      <w:r w:rsidRPr="00276EA6">
        <w:rPr>
          <w:rStyle w:val="SubtitleChar"/>
        </w:rPr>
        <w:t>Fig. 1</w:t>
      </w:r>
      <w:r>
        <w:rPr>
          <w:rStyle w:val="SubtitleChar"/>
        </w:rPr>
        <w:t>A-B</w:t>
      </w:r>
      <w:r w:rsidRPr="00276EA6">
        <w:t xml:space="preserve">). </w:t>
      </w:r>
      <w:r w:rsidR="00472B0E">
        <w:t xml:space="preserve">Pinpointing what drives differences between H1N1 and H3N2’s age-specific impacts is an essential first step toward understanding whether risk in elderly cohorts, who suffer the most influenza-related complications and mortality, will shift in the future as cohorts with different histories of childhood exposure become elderly </w:t>
      </w:r>
      <w:r w:rsidR="00472B0E">
        <w:fldChar w:fldCharType="begin"/>
      </w:r>
      <w:r w:rsidR="00472B0E">
        <w:instrText xml:space="preserve"> ADDIN ZOTERO_ITEM CSL_CITATION {"citationID":"a1v3a774a2g","properties":{"formattedCitation":"(27)","plainCitation":"(27)","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472B0E">
        <w:fldChar w:fldCharType="separate"/>
      </w:r>
      <w:r w:rsidR="00472B0E" w:rsidRPr="00472B0E">
        <w:t>(27)</w:t>
      </w:r>
      <w:r w:rsidR="00472B0E">
        <w:fldChar w:fldCharType="end"/>
      </w:r>
      <w:r w:rsidR="00472B0E">
        <w:t>.</w:t>
      </w:r>
    </w:p>
    <w:p w14:paraId="03732787" w14:textId="77777777" w:rsidR="009D43E5" w:rsidRPr="009D43E5" w:rsidRDefault="009D43E5" w:rsidP="00A249E4"/>
    <w:p w14:paraId="634BB341" w14:textId="6A9C2894" w:rsidR="00AF6BE1" w:rsidRPr="00276EA6" w:rsidRDefault="00AF6BE1" w:rsidP="00276EA6">
      <w:pPr>
        <w:pStyle w:val="Heading1"/>
      </w:pPr>
      <w:r w:rsidRPr="00276EA6">
        <w:t>The Data</w:t>
      </w:r>
    </w:p>
    <w:p w14:paraId="761DC79D" w14:textId="38453956" w:rsidR="00AF6BE1" w:rsidRPr="00276EA6" w:rsidRDefault="00611455" w:rsidP="00611455">
      <w:r w:rsidRPr="00276EA6">
        <w:t xml:space="preserve">We analyzed two large epidemiological data sets. </w:t>
      </w:r>
      <w:r w:rsidR="00C70E77">
        <w:t>First,</w:t>
      </w:r>
      <w:r w:rsidRPr="00276EA6">
        <w:t xml:space="preserve"> the Arizona </w:t>
      </w:r>
      <w:r>
        <w:t>Department</w:t>
      </w:r>
      <w:r w:rsidRPr="00276EA6">
        <w:t xml:space="preserve"> of Health Services (</w:t>
      </w:r>
      <w:r>
        <w:t>ADHS</w:t>
      </w:r>
      <w:r w:rsidRPr="00276EA6">
        <w:t>)</w:t>
      </w:r>
      <w:r>
        <w:t xml:space="preserve"> </w:t>
      </w:r>
      <w:r w:rsidR="00C70E77">
        <w:t xml:space="preserve">provided a dataset containing </w:t>
      </w:r>
      <w:r>
        <w:t>9,451 seasonal</w:t>
      </w:r>
      <w:r w:rsidRPr="00276EA6">
        <w:t xml:space="preserve"> H1N1 and H3N2 cases</w:t>
      </w:r>
      <w:r w:rsidR="00C70E77">
        <w:t xml:space="preserve"> from their statewide surveillance system</w:t>
      </w:r>
      <w:r>
        <w:t xml:space="preserve">. Cases of all ages were </w:t>
      </w:r>
      <w:r w:rsidRPr="00276EA6">
        <w:t xml:space="preserve">confirmed </w:t>
      </w:r>
      <w:r>
        <w:t>to subtype by</w:t>
      </w:r>
      <w:r w:rsidRPr="00276EA6">
        <w:t xml:space="preserve"> PCR</w:t>
      </w:r>
      <w:r>
        <w:t xml:space="preserve"> and/or culture</w:t>
      </w:r>
      <w:r w:rsidRPr="00276EA6">
        <w:t xml:space="preserve">, </w:t>
      </w:r>
      <w:r>
        <w:t xml:space="preserve">primarily from </w:t>
      </w:r>
      <w:r w:rsidRPr="004D4003">
        <w:t>virologic testing at the Arizona State Public Health Laboratory</w:t>
      </w:r>
      <w:r>
        <w:t xml:space="preserve">, with a smaller number </w:t>
      </w:r>
      <w:r w:rsidR="008F5B01">
        <w:t xml:space="preserve">positive influenza tests obtained through mandatory reporting by other clinical labs </w:t>
      </w:r>
      <w:r w:rsidR="00542E57">
        <w:fldChar w:fldCharType="begin"/>
      </w:r>
      <w:r w:rsidR="00472B0E">
        <w:instrText xml:space="preserve"> ADDIN ZOTERO_ITEM CSL_CITATION {"citationID":"a1o0u5it2or","properties":{"formattedCitation":"(29)","plainCitation":"(29)","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sidR="00542E57">
        <w:fldChar w:fldCharType="separate"/>
      </w:r>
      <w:r w:rsidR="00472B0E">
        <w:rPr>
          <w:color w:val="000000"/>
        </w:rPr>
        <w:t>(29)</w:t>
      </w:r>
      <w:r w:rsidR="00542E57">
        <w:fldChar w:fldCharType="end"/>
      </w:r>
      <w:r w:rsidRPr="00276EA6">
        <w:t>. Cases were observed across 22 years of influenza surveillance, from the 1993</w:t>
      </w:r>
      <w:r w:rsidR="00C70E77">
        <w:t>-</w:t>
      </w:r>
      <w:r w:rsidRPr="00276EA6">
        <w:t>1994 influenza season through the 2014</w:t>
      </w:r>
      <w:r w:rsidR="00C70E77">
        <w:t>-</w:t>
      </w:r>
      <w:r w:rsidRPr="00276EA6">
        <w:t>2015 season</w:t>
      </w:r>
      <w:r w:rsidR="008F5B01">
        <w:t>, although sample sizes increased dramatically</w:t>
      </w:r>
      <w:r w:rsidRPr="00276EA6">
        <w:t xml:space="preserve"> after the 2009 pandemic (</w:t>
      </w:r>
      <w:r w:rsidRPr="002D7D40">
        <w:rPr>
          <w:rStyle w:val="SubtitleChar"/>
        </w:rPr>
        <w:t>Table 1</w:t>
      </w:r>
      <w:r w:rsidRPr="00276EA6">
        <w:t xml:space="preserve">). </w:t>
      </w:r>
      <w:r w:rsidR="008F5B01">
        <w:t>Following CDC standards, ADHS defines the influenza season as</w:t>
      </w:r>
      <w:r w:rsidRPr="00276EA6">
        <w:t xml:space="preserve"> epidemiological week 40 (around early October) </w:t>
      </w:r>
      <w:r w:rsidR="008F5B01">
        <w:t>through</w:t>
      </w:r>
      <w:r w:rsidRPr="00276EA6">
        <w:t xml:space="preserve"> week 39 of the following year</w:t>
      </w:r>
      <w:r w:rsidR="00CD2ED4">
        <w:t xml:space="preserve"> </w:t>
      </w:r>
      <w:r w:rsidR="00CD2ED4">
        <w:fldChar w:fldCharType="begin"/>
      </w:r>
      <w:r w:rsidR="00472B0E">
        <w:instrText xml:space="preserve"> ADDIN ZOTERO_ITEM CSL_CITATION {"citationID":"e1y1Jnhr","properties":{"formattedCitation":"(30)","plainCitation":"(30)","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00CD2ED4">
        <w:fldChar w:fldCharType="separate"/>
      </w:r>
      <w:r w:rsidR="00472B0E">
        <w:rPr>
          <w:noProof/>
        </w:rPr>
        <w:t>(30)</w:t>
      </w:r>
      <w:r w:rsidR="00CD2ED4">
        <w:fldChar w:fldCharType="end"/>
      </w:r>
      <w:r w:rsidRPr="00276EA6">
        <w:t xml:space="preserve">. </w:t>
      </w:r>
      <w:r>
        <w:t xml:space="preserve">We excluded cases observed </w:t>
      </w:r>
      <w:r w:rsidR="008F5B01">
        <w:t>during</w:t>
      </w:r>
      <w:r>
        <w:t xml:space="preserve"> the 2009 H1N1 pandemic</w:t>
      </w:r>
      <w:r w:rsidR="008F5B01">
        <w:t xml:space="preserve"> (2008-2009 </w:t>
      </w:r>
      <w:r w:rsidR="008F5B01">
        <w:lastRenderedPageBreak/>
        <w:t>or 2009-2010 seasons)</w:t>
      </w:r>
      <w:r>
        <w:t xml:space="preserve"> </w:t>
      </w:r>
      <w:r>
        <w:fldChar w:fldCharType="begin"/>
      </w:r>
      <w:r w:rsidR="00472B0E">
        <w:instrText xml:space="preserve"> ADDIN ZOTERO_ITEM CSL_CITATION {"citationID":"VYuzTCM3","properties":{"formattedCitation":"(31)","plainCitation":"(31)","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00472B0E">
        <w:rPr>
          <w:noProof/>
        </w:rPr>
        <w:t>(31)</w:t>
      </w:r>
      <w:r>
        <w:fldChar w:fldCharType="end"/>
      </w:r>
      <w:r>
        <w:t xml:space="preserve">, </w:t>
      </w:r>
      <w:r w:rsidR="008F5B01">
        <w:t>because pandemic</w:t>
      </w:r>
      <w:r w:rsidR="007D1CA4">
        <w:t xml:space="preserve"> age distributions and underlying drivers of immune memory differed from normal</w:t>
      </w:r>
      <w:r w:rsidR="009D43E5">
        <w:t xml:space="preserve">, seasonal influenza circulation </w:t>
      </w:r>
      <w:r w:rsidR="007171F9">
        <w:fldChar w:fldCharType="begin"/>
      </w:r>
      <w:r w:rsidR="00472B0E">
        <w:instrText xml:space="preserve"> ADDIN ZOTERO_ITEM CSL_CITATION {"citationID":"frDqvcV4","properties":{"formattedCitation":"(17,19,23)","plainCitation":"(17,19,2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7171F9">
        <w:fldChar w:fldCharType="separate"/>
      </w:r>
      <w:r w:rsidR="00472B0E">
        <w:rPr>
          <w:noProof/>
        </w:rPr>
        <w:t>(17,19,23)</w:t>
      </w:r>
      <w:r w:rsidR="007171F9">
        <w:fldChar w:fldCharType="end"/>
      </w:r>
      <w:r w:rsidR="009D43E5">
        <w:t>.</w:t>
      </w:r>
      <w:r w:rsidR="002E7568">
        <w:t xml:space="preserve"> </w:t>
      </w:r>
    </w:p>
    <w:p w14:paraId="37B8B5A1" w14:textId="7CFFDECE" w:rsidR="00255E2E" w:rsidRPr="00276EA6" w:rsidRDefault="00AF6BE1" w:rsidP="00276EA6">
      <w:r w:rsidRPr="00276EA6">
        <w:t xml:space="preserve">A second data set provided by the INSIGHT </w:t>
      </w:r>
      <w:r w:rsidR="005E0FF3">
        <w:t xml:space="preserve">influenza </w:t>
      </w:r>
      <w:r w:rsidRPr="00276EA6">
        <w:t xml:space="preserve">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w:t>
      </w:r>
      <w:r w:rsidR="005E0FF3">
        <w:t>The study enrolled adults ages 18 and over who sought health care for influenza-like illness at participating outpatient clinic</w:t>
      </w:r>
      <w:r w:rsidR="000932C5">
        <w:t>s</w:t>
      </w:r>
      <w:r w:rsidR="00C70E77">
        <w:t xml:space="preserve">. </w:t>
      </w:r>
      <w:r w:rsidRPr="00276EA6">
        <w:t xml:space="preserve">The INSIGHT data </w:t>
      </w:r>
      <w:r w:rsidR="005E0FF3">
        <w:t xml:space="preserve">sampled a greater geographical range, and </w:t>
      </w:r>
      <w:r w:rsidRPr="00276EA6">
        <w:t xml:space="preserve">contained information not available in the </w:t>
      </w:r>
      <w:r w:rsidR="00F724D4">
        <w:t>ADHS</w:t>
      </w:r>
      <w:r w:rsidRPr="00276EA6">
        <w:t xml:space="preserve">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antiviral treatment used, presence of any underlying conditions, and recent influenza vaccination</w:t>
      </w:r>
      <w:r w:rsidR="00255E2E">
        <w:t>.</w:t>
      </w:r>
      <w:r w:rsidR="005E0FF3">
        <w:t xml:space="preserve"> However, </w:t>
      </w:r>
      <w:r w:rsidR="008F5B01">
        <w:t>the</w:t>
      </w:r>
      <w:r w:rsidR="007D1CA4">
        <w:t xml:space="preserve"> </w:t>
      </w:r>
      <w:r w:rsidR="005E0FF3" w:rsidRPr="00276EA6">
        <w:t xml:space="preserve">INSIGHT data excluded children under age 18, and enrolled relatively few elderly and young adult </w:t>
      </w:r>
      <w:r w:rsidR="005E0FF3">
        <w:t xml:space="preserve">subjects, whereas the </w:t>
      </w:r>
      <w:r w:rsidR="00F724D4">
        <w:t>ADHS</w:t>
      </w:r>
      <w:r w:rsidR="005E0FF3">
        <w:t xml:space="preserve"> data contained cases large numbers of cases at the extremes of age, including in children </w:t>
      </w:r>
      <w:r w:rsidR="005E0FF3" w:rsidRPr="00276EA6">
        <w:t>(</w:t>
      </w:r>
      <w:r w:rsidR="005E0FF3" w:rsidRPr="0010345F">
        <w:rPr>
          <w:rStyle w:val="SubtitleChar"/>
        </w:rPr>
        <w:t>Fig. S</w:t>
      </w:r>
      <w:proofErr w:type="gramStart"/>
      <w:r w:rsidR="005E0FF3" w:rsidRPr="0010345F">
        <w:rPr>
          <w:rStyle w:val="SubtitleChar"/>
        </w:rPr>
        <w:t>1</w:t>
      </w:r>
      <w:r w:rsidR="002E25F7">
        <w:rPr>
          <w:rStyle w:val="SubtitleChar"/>
        </w:rPr>
        <w:t>,S</w:t>
      </w:r>
      <w:proofErr w:type="gramEnd"/>
      <w:r w:rsidR="002E25F7">
        <w:rPr>
          <w:rStyle w:val="SubtitleChar"/>
        </w:rPr>
        <w:t>2,S4-S5</w:t>
      </w:r>
      <w:r w:rsidR="005E0FF3" w:rsidRPr="00276EA6">
        <w:t xml:space="preserve">). </w:t>
      </w:r>
      <w:r w:rsidR="008F5B01">
        <w:t>Note also that the INSIGHT outpatient data did not capture the most severe cases, whereas ADHS data captured positive test results from hospitals, long-term care facilities, and correctional facilities, as well as outpatient clinics.</w:t>
      </w:r>
      <w:r w:rsidR="00255E2E">
        <w:t xml:space="preserve"> </w:t>
      </w:r>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r w:rsidR="00C70E77">
        <w:t xml:space="preserve"> </w:t>
      </w:r>
    </w:p>
    <w:p w14:paraId="4C9B098A" w14:textId="77777777" w:rsidR="009555CB" w:rsidRPr="00276EA6" w:rsidRDefault="009555CB" w:rsidP="005E0FF3"/>
    <w:p w14:paraId="3F7FF922" w14:textId="6053CA9C" w:rsidR="00622512" w:rsidRPr="000D6698" w:rsidRDefault="00622512" w:rsidP="000D6698">
      <w:pPr>
        <w:pStyle w:val="Heading1"/>
      </w:pPr>
      <w:r w:rsidRPr="000D6698">
        <w:t>The Model</w:t>
      </w:r>
    </w:p>
    <w:p w14:paraId="52D00B42" w14:textId="77777777" w:rsidR="004E46E2" w:rsidRPr="00276EA6" w:rsidRDefault="004E46E2" w:rsidP="004E46E2">
      <w:pPr>
        <w:pStyle w:val="Heading2"/>
      </w:pPr>
      <w:r w:rsidRPr="00276EA6">
        <w:t>Reconstructed imprinting patterns</w:t>
      </w:r>
    </w:p>
    <w:p w14:paraId="124CD3AC" w14:textId="455B206C" w:rsidR="004E46E2" w:rsidRPr="00276EA6" w:rsidRDefault="009A6A5E" w:rsidP="004E46E2">
      <w:r>
        <w:t xml:space="preserve">Reconstructed patterns of childhood imprinting are based on patterns of first childhood exposure to influenza </w:t>
      </w:r>
      <w:proofErr w:type="gramStart"/>
      <w:r>
        <w:t>A, and</w:t>
      </w:r>
      <w:proofErr w:type="gramEnd"/>
      <w:r>
        <w:t xml:space="preserve"> reflect circulation history</w:t>
      </w:r>
      <w:r w:rsidR="004E46E2" w:rsidRPr="00276EA6">
        <w:t xml:space="preserve"> (</w:t>
      </w:r>
      <w:r w:rsidR="004E46E2" w:rsidRPr="00276EA6">
        <w:rPr>
          <w:rStyle w:val="SubtitleChar"/>
        </w:rPr>
        <w:t>Fig. 1A</w:t>
      </w:r>
      <w:r w:rsidR="004E46E2" w:rsidRPr="00276EA6">
        <w:t xml:space="preserve">). </w:t>
      </w:r>
      <w:r w:rsidR="004E46E2">
        <w:t>Most individuals</w:t>
      </w:r>
      <w:r w:rsidR="004E46E2" w:rsidRPr="00276EA6">
        <w:t xml:space="preserve"> born between </w:t>
      </w:r>
      <w:r w:rsidR="004E46E2" w:rsidRPr="00276EA6">
        <w:lastRenderedPageBreak/>
        <w:t xml:space="preserve">pandemics in 1918 and 1957 </w:t>
      </w:r>
      <w:r w:rsidR="004E46E2">
        <w:t>experienced a first influenza A virus (IAV) infection</w:t>
      </w:r>
      <w:r w:rsidR="004E46E2" w:rsidRPr="00276EA6">
        <w:t xml:space="preserve"> </w:t>
      </w:r>
      <w:r w:rsidR="004E46E2">
        <w:t>by</w:t>
      </w:r>
      <w:r w:rsidR="004E46E2" w:rsidRPr="00276EA6">
        <w:t xml:space="preserve"> H1N1, and middle-aged cohorts born between pandemics in 1957 and 1968</w:t>
      </w:r>
      <w:r w:rsidR="004E46E2">
        <w:t xml:space="preserve"> almost all</w:t>
      </w:r>
      <w:r w:rsidR="004E46E2" w:rsidRPr="00276EA6">
        <w:t xml:space="preserve"> </w:t>
      </w:r>
      <w:r w:rsidR="004E46E2">
        <w:t>were first infected by</w:t>
      </w:r>
      <w:r w:rsidR="004E46E2" w:rsidRPr="00276EA6">
        <w:t xml:space="preserve"> H2N2</w:t>
      </w:r>
      <w:r w:rsidR="004E46E2">
        <w:t xml:space="preserve"> (note that because the first influenza exposure may occur after the first year of life, individuals born in the years leading up to a pandemic have some probability of first infection by the new pandemic subtype)</w:t>
      </w:r>
      <w:r w:rsidR="004E46E2" w:rsidRPr="00276EA6">
        <w:t xml:space="preserve">. Ever since its emergence in 1968, H3N2 has dominated seasonal circulation in humans, and caused the majority of </w:t>
      </w:r>
      <w:r w:rsidR="004E46E2">
        <w:t>first infections</w:t>
      </w:r>
      <w:r w:rsidR="004E46E2" w:rsidRPr="00276EA6">
        <w:t xml:space="preserve"> in younger cohorts. However, H1N1 has also caused some seasonal circulation since 1977, and thus a </w:t>
      </w:r>
      <w:r w:rsidR="004E46E2">
        <w:t xml:space="preserve">fraction of those born a few years before 1977 to present will have first seen </w:t>
      </w:r>
      <w:r w:rsidR="004E46E2" w:rsidRPr="00276EA6">
        <w:t>H1N1.</w:t>
      </w:r>
    </w:p>
    <w:p w14:paraId="28612828" w14:textId="0004E0D8" w:rsidR="004E46E2" w:rsidRPr="00276EA6" w:rsidRDefault="004E46E2" w:rsidP="004E46E2">
      <w:r w:rsidRPr="00276EA6">
        <w:t xml:space="preserve">We reconstructed birth year-specific probabilities of </w:t>
      </w:r>
      <w:r>
        <w:t>first infection by</w:t>
      </w:r>
      <w:r w:rsidRPr="00276EA6">
        <w:t xml:space="preserve"> H1N1, H2N2 and H3N2 using methods described previously </w:t>
      </w:r>
      <w:r w:rsidRPr="00276EA6">
        <w:fldChar w:fldCharType="begin"/>
      </w:r>
      <w:r w:rsidR="00FE6A33">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00FE6A33">
        <w:rPr>
          <w:noProof/>
        </w:rPr>
        <w:t>(12)</w:t>
      </w:r>
      <w:r w:rsidRPr="00276EA6">
        <w:fldChar w:fldCharType="end"/>
      </w:r>
      <w:r w:rsidRPr="00276EA6">
        <w:t xml:space="preserve">. We repeated reconstructions for every country and year of case observation in the data. Country-specific reconstructions differed only in the </w:t>
      </w:r>
      <w:proofErr w:type="spellStart"/>
      <w:r w:rsidRPr="00276EA6">
        <w:t>virological</w:t>
      </w:r>
      <w:proofErr w:type="spellEnd"/>
      <w:r w:rsidRPr="00276EA6">
        <w:t xml:space="preserve"> surveillance data used to estimate the fraction of seasonal influenza cases caused by H1N1 or H3N2 in recent decades, and year-specific reconstructions differed only in the birth years that remained young enough (ages 0-12) to have </w:t>
      </w:r>
      <w:r>
        <w:t>a non-negligible</w:t>
      </w:r>
      <w:r w:rsidRPr="00276EA6">
        <w:t xml:space="preserve"> probability of </w:t>
      </w:r>
      <w:r>
        <w:t>remaining naïve to IAV</w:t>
      </w:r>
      <w:r w:rsidRPr="00276EA6">
        <w:t xml:space="preserve">. </w:t>
      </w:r>
      <w:r w:rsidR="009A6A5E">
        <w:t>Interactions between imprinting and vaccination of naïve infants are possible, but poorly understood</w:t>
      </w:r>
      <w:r w:rsidR="00A50855">
        <w:t xml:space="preserve"> </w:t>
      </w:r>
      <w:r w:rsidR="00532D39">
        <w:fldChar w:fldCharType="begin"/>
      </w:r>
      <w:r w:rsidR="00472B0E">
        <w:instrText xml:space="preserve"> ADDIN ZOTERO_ITEM CSL_CITATION {"citationID":"RRL6MBjF","properties":{"formattedCitation":"(12,32)","plainCitation":"(12,3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00532D39">
        <w:fldChar w:fldCharType="separate"/>
      </w:r>
      <w:r w:rsidR="00472B0E">
        <w:rPr>
          <w:noProof/>
        </w:rPr>
        <w:t>(12,32)</w:t>
      </w:r>
      <w:r w:rsidR="00532D39">
        <w:fldChar w:fldCharType="end"/>
      </w:r>
      <w:r w:rsidR="00A50855">
        <w:t xml:space="preserve">. </w:t>
      </w:r>
      <w:r w:rsidR="001D75DD">
        <w:t xml:space="preserve">However, </w:t>
      </w:r>
      <w:r w:rsidR="004A1C6A">
        <w:t>none of the individuals in the INSIGHT data and few individuals in the ADHS data were born at a time when</w:t>
      </w:r>
      <w:r w:rsidR="001D5F83">
        <w:t xml:space="preserve"> healthy infants were </w:t>
      </w:r>
      <w:r w:rsidR="00BD5149">
        <w:t xml:space="preserve">routinely </w:t>
      </w:r>
      <w:r w:rsidR="001D5F83">
        <w:t>vaccinated against influenza</w:t>
      </w:r>
      <w:r w:rsidR="009A6A5E">
        <w:t>, so our reconstructions did not incorporate effects from infant vaccination</w:t>
      </w:r>
      <w:r w:rsidR="00A50855">
        <w:t>. (</w:t>
      </w:r>
      <w:r w:rsidR="008C6543">
        <w:t>The United States</w:t>
      </w:r>
      <w:r w:rsidR="004D3D44">
        <w:t xml:space="preserve"> and </w:t>
      </w:r>
      <w:r w:rsidR="007F387B">
        <w:t>Canada</w:t>
      </w:r>
      <w:r w:rsidR="008C6543">
        <w:t xml:space="preserve"> became the first </w:t>
      </w:r>
      <w:r w:rsidR="004D3D44">
        <w:t>countries</w:t>
      </w:r>
      <w:r w:rsidR="008C6543">
        <w:t xml:space="preserve"> to recommend influenza vaccination in </w:t>
      </w:r>
      <w:r w:rsidR="001D5F83">
        <w:t xml:space="preserve">healthy </w:t>
      </w:r>
      <w:r w:rsidR="008C6543">
        <w:t>children &gt;6 months of age in the 2004-05 season, but</w:t>
      </w:r>
      <w:r w:rsidR="00352B03">
        <w:t xml:space="preserve"> rates of</w:t>
      </w:r>
      <w:r w:rsidR="008C6543">
        <w:t xml:space="preserve"> </w:t>
      </w:r>
      <w:r w:rsidR="00352B03">
        <w:t xml:space="preserve">full vaccination coverage (two doses) among children aged 6-23 months </w:t>
      </w:r>
      <w:r w:rsidR="004D3D44">
        <w:t>still</w:t>
      </w:r>
      <w:r w:rsidR="00352B03">
        <w:t xml:space="preserve"> hovered around 50% </w:t>
      </w:r>
      <w:r w:rsidR="004D3D44">
        <w:t xml:space="preserve">in the US </w:t>
      </w:r>
      <w:r w:rsidR="00352B03">
        <w:t xml:space="preserve">as late as the 2011-2012 season </w:t>
      </w:r>
      <w:r w:rsidR="00352B03">
        <w:fldChar w:fldCharType="begin"/>
      </w:r>
      <w:r w:rsidR="00472B0E">
        <w:instrText xml:space="preserve"> ADDIN ZOTERO_ITEM CSL_CITATION {"citationID":"nkAV2BW8","properties":{"formattedCitation":"(33,34)","plainCitation":"(33,34)","noteIndex":0},"citationItems":[{"id":1298,"uris":["http://zotero.org/groups/2313999/items/YRZW9N4K"],"uri":["http://zotero.org/groups/2313999/items/YRZW9N4K"],"itemData":{"id":1298,"type":"article-journal","title":"Complete Influenza Vaccination Trends for Children Six to Twenty-Three Months","container-title":"Pediatrics","page":"e20153280","volume":"137","issue":"3","source":"pediatrics.aappublications.org","abstract":"OBJECTIVE: Prevention of influenza among infants and young children is a public health priority because of their high risk for influenza-related complications. Depending on a child’s age and previous influenza vaccination history, they are recommended to receive either 1 dose or 2 doses of influenza vaccine to be considered fully vaccinated against influenza for the season. We compared estimates of full (complete) influenza vaccination coverage of children 6 to 23 months across 10 consecutive influenza seasons (2002–2012), by race/ethnicity, age group, and by number of doses required to be fully vaccinated given child’s vaccination history.\nMETHODS: National Immunization Survey data were used to estimate full influenza vaccination status among children 6 to 23 months on the basis of provider report. Estimates were computed by using Kaplan-Meier survival analysis methods.\nRESULTS: Full influenza vaccination coverage among children 6 to 23 months increased from 4.8% in the 2002–2003 influenza season to 44.7% in the 2011–2012 season. In all 10 influenza seasons studied, non-Hispanic black children and Hispanic children had lower full influenza vaccination coverage than non-Hispanic white children. For all 10 influenza seasons, full influenza vaccination coverage was higher among children requiring only 1 dose compared with those requiring 2 doses.\nCONCLUSIONS: Less than half of children 6 to 23 months in the United States, and an even a smaller percentage of Hispanic and non-Hispanic black children, are fully vaccinated against influenza. More implementation of evidence-based strategies that increase the percentage of children who are fully vaccinated is needed.","DOI":"10.1542/peds.2015-3280","ISSN":"0031-4005, 1098-4275","note":"PMID: 26908692","language":"en","author":[{"family":"Santibanez","given":"Tammy A."},{"family":"Grohskopf","given":"Lisa A."},{"family":"Zhai","given":"Yusheng"},{"family":"Kahn","given":"Katherine E."}],"issued":{"date-parts":[["2016",3,1]]}}},{"id":1304,"uris":["http://zotero.org/groups/2313999/items/BUMYC76H"],"uri":["http://zotero.org/groups/2313999/items/BUMYC76H"],"itemData":{"id":1304,"type":"article-journal","title":"Vaccination of healthy children against seasonal influenza: a European perspective","container-title":"The Pediatric Infectious Disease Journal","page":"881-888","volume":"32","issue":"8","source":"PubMed","abstract":"Despite ample evidence for the great burden that annual influenza epidemics place on children and society in general, few European countries currently recommend influenza vaccination of healthy children of any age. The most frequently cited reasons for reluctance to extend general vaccine recommendations to children include the view that influenza is a mild illness of limited clinical importance, lack of country-specific data on disease burden, uncertainty about the efficacy and safety of influenza vaccines in children and inadequate evidence of cost-effectiveness of vaccinating children. In recent years, several clinical studies have provided new and important information that help address many of these areas of question and concern. In light of this newly available scientific evidence, influenza vaccine recommendations for children should be properly reevaluated in all European countries. Furthermore, to allow for variation in costs and patterns of healthcare delivery between different countries, cost-effectiveness analyses of influenza vaccination of healthy children should be performed in each country or region. Finally, increased efforts should be made to educate both healthcare professionals and the great public about recent findings and advances in the field of pediatric influenza.","DOI":"10.1097/INF.0b013e3182918168","ISSN":"1532-0987","note":"PMID: 23856713","title-short":"Vaccination of healthy children against seasonal influenza","journalAbbreviation":"Pediatr. Infect. Dis. J.","language":"eng","author":[{"family":"Heikkinen","given":"Terho"},{"family":"Tsolia","given":"Maria"},{"family":"Finn","given":"Adam"}],"issued":{"date-parts":[["2013",8]]}}}],"schema":"https://github.com/citation-style-language/schema/raw/master/csl-citation.json"} </w:instrText>
      </w:r>
      <w:r w:rsidR="00352B03">
        <w:fldChar w:fldCharType="separate"/>
      </w:r>
      <w:r w:rsidR="00472B0E">
        <w:rPr>
          <w:noProof/>
        </w:rPr>
        <w:t>(33,34)</w:t>
      </w:r>
      <w:r w:rsidR="00352B03">
        <w:fldChar w:fldCharType="end"/>
      </w:r>
      <w:r w:rsidR="008C6543">
        <w:t xml:space="preserve">. </w:t>
      </w:r>
      <w:r w:rsidR="001D5F83">
        <w:t xml:space="preserve">To-date, few European countries recommend vaccination of healthy children </w:t>
      </w:r>
      <w:r w:rsidR="004D3D44">
        <w:fldChar w:fldCharType="begin"/>
      </w:r>
      <w:r w:rsidR="00472B0E">
        <w:instrText xml:space="preserve"> ADDIN ZOTERO_ITEM CSL_CITATION {"citationID":"rdoprOMh","properties":{"formattedCitation":"(35)","plainCitation":"(35)","noteIndex":0},"citationItems":[{"id":1301,"uris":["http://zotero.org/groups/2313999/items/HB5Q8HN9"],"uri":["http://zotero.org/groups/2313999/items/HB5Q8HN9"],"itemData":{"id":1301,"type":"article-journal","title":"Influenza vaccine use to protect healthy children: A debated topic","container-title":"Vaccine","collection-title":"Progress in Vaccines","page":"5391-5396","volume":"36","issue":"36","source":"ScienceDirect","abstract":"At the beginning of this century, a number of studies suggested that in healthy children, particularly those &lt;2years of age, influenza could have a serious and complicated course, as it frequently led to hospitalization and sometimes, albeit rarely, to death. Moreover, pre-schoolers and school-age children were found to be among the most important causes of influenza transmission to the community, as they shed the virus for a longer time than adults and had frequent contact with greater numbers of individuals through day-care and school. These findings led a number of health authorities to modify the official recommendations regarding the use of influenza vaccine in healthy children. Several factors seem to indicate that vaccination against influenza in healthy children of any age and in pregnant women could be effective in preventing the disease in the entire paediatric population and in providing herd immunity in adults and old people as well. The direct advantages of the vaccine seem greater in younger subjects, particularly those &lt;2–3years of age. Vaccination of older children is considered effective by most experts, but high vaccination coverage of these subjects has been difficult to attain. Similar difficulties have been identified for the vaccination of pregnant women. These challenges can be overcome, at least in part, by appropriate information and accurate evaluations of available data. In addition, further studies specifically designed to clarify unresolved problems regarding vaccine use in paediatric and pregnant populations are needed to convince reluctant health authorities. More effective vaccines for younger children as well as improved availability of data regarding the optimal time period for vaccine administration in pregnant women appear relevant in this regard.","DOI":"10.1016/j.vaccine.2017.09.016","ISSN":"0264-410X","title-short":"Influenza vaccine use to protect healthy children","journalAbbreviation":"Vaccine","author":[{"family":"Principi","given":"Nicola"},{"family":"Esposito","given":"Susanna"}],"issued":{"date-parts":[["2018",8,28]]}}}],"schema":"https://github.com/citation-style-language/schema/raw/master/csl-citation.json"} </w:instrText>
      </w:r>
      <w:r w:rsidR="004D3D44">
        <w:fldChar w:fldCharType="separate"/>
      </w:r>
      <w:r w:rsidR="00472B0E">
        <w:rPr>
          <w:noProof/>
        </w:rPr>
        <w:t>(35)</w:t>
      </w:r>
      <w:r w:rsidR="004D3D44">
        <w:fldChar w:fldCharType="end"/>
      </w:r>
      <w:r w:rsidR="004D3D44">
        <w:t>.</w:t>
      </w:r>
      <w:r w:rsidR="009A6A5E">
        <w:t xml:space="preserve"> Most subjects were born well after 2004.) </w:t>
      </w:r>
    </w:p>
    <w:p w14:paraId="0DD30827" w14:textId="77777777" w:rsidR="00AF6BE1" w:rsidRPr="00276EA6" w:rsidRDefault="00AF6BE1" w:rsidP="00276EA6"/>
    <w:p w14:paraId="0C4AA10E" w14:textId="77777777" w:rsidR="004E46E2" w:rsidRPr="00276EA6" w:rsidRDefault="004E46E2" w:rsidP="004E46E2">
      <w:pPr>
        <w:pStyle w:val="Heading2"/>
      </w:pPr>
      <w:r w:rsidRPr="00276EA6">
        <w:t>Expected age distributions under alternate imprinting models</w:t>
      </w:r>
    </w:p>
    <w:p w14:paraId="26115DB8" w14:textId="4459412C" w:rsidR="004E46E2" w:rsidRPr="00EE43E9" w:rsidRDefault="004E46E2" w:rsidP="00EE43E9">
      <w:pPr>
        <w:rPr>
          <w:color w:val="000000" w:themeColor="text1"/>
        </w:rPr>
      </w:pPr>
      <w:r w:rsidRPr="00EE43E9">
        <w:t xml:space="preserve">All models that included imprinting effects assumed a first childhood exposure to H1N1 would later protect against modern, seasonal H1N1, and that a first exposure to H3N2 would later protect against modern, seasonal H3N2 </w:t>
      </w:r>
      <w:r w:rsidRPr="00EE43E9">
        <w:rPr>
          <w:color w:val="000000" w:themeColor="text1"/>
        </w:rPr>
        <w:t>(</w:t>
      </w:r>
      <w:r w:rsidRPr="00EE43E9">
        <w:rPr>
          <w:rStyle w:val="SubtitleChar"/>
        </w:rPr>
        <w:t>Fig. 1B)</w:t>
      </w:r>
      <w:r w:rsidRPr="00EE43E9">
        <w:t xml:space="preserve">. </w:t>
      </w:r>
      <w:r w:rsidRPr="00EE43E9">
        <w:rPr>
          <w:color w:val="000000" w:themeColor="text1"/>
        </w:rPr>
        <w:t>Collinearities between the predictions of different imprinting models (</w:t>
      </w:r>
      <w:r w:rsidRPr="00EE43E9">
        <w:rPr>
          <w:rStyle w:val="SubtitleChar"/>
        </w:rPr>
        <w:t>Fig. 1G-I</w:t>
      </w:r>
      <w:r w:rsidRPr="00EE43E9">
        <w:rPr>
          <w:color w:val="000000" w:themeColor="text1"/>
        </w:rPr>
        <w:t>) were inevitable, given the limited diversity of influenza circulation in humans over the past century. Note that middle-aged cohorts, which were first infected by H2N2, are crucial, because they provide the only leverage to differentiate between imprinting at the HA subtype, NA subtype or HA group-level level (</w:t>
      </w:r>
      <w:r w:rsidRPr="00EE43E9">
        <w:rPr>
          <w:rStyle w:val="SubtitleChar"/>
        </w:rPr>
        <w:t>Fig. 1</w:t>
      </w:r>
      <w:r w:rsidRPr="00EE43E9">
        <w:rPr>
          <w:color w:val="000000" w:themeColor="text1"/>
        </w:rPr>
        <w:t xml:space="preserve">). </w:t>
      </w:r>
    </w:p>
    <w:p w14:paraId="03452833" w14:textId="77777777" w:rsidR="004E46E2" w:rsidRPr="00EE43E9" w:rsidRDefault="004E46E2" w:rsidP="00EE43E9">
      <w:r w:rsidRPr="00EE43E9">
        <w:t xml:space="preserve">To tease apart age-specific risk factors from birth year-specific imprinting effects, we noted that age-specific risk factors for influenza infection are largely subtype-independent. Specifically, age-specific risk, or age-specific probabilities of case ascertainment could be influenced by medical factors like age-specific vaccine coverage, age-specific risk of severe disease, and </w:t>
      </w:r>
      <w:proofErr w:type="spellStart"/>
      <w:r w:rsidRPr="00EE43E9">
        <w:t>immunosenescence</w:t>
      </w:r>
      <w:proofErr w:type="spellEnd"/>
      <w:r w:rsidRPr="00EE43E9">
        <w:t>, or by behavioral factors like age-assorted social mixing, and age-specific healthcare seeking behavior. All these factors should have similar impacts on any influenza subtype.</w:t>
      </w:r>
    </w:p>
    <w:p w14:paraId="0F23E387" w14:textId="1760B36A" w:rsidR="004E46E2" w:rsidRPr="00EE43E9" w:rsidRDefault="004E46E2" w:rsidP="00EE43E9">
      <w:r w:rsidRPr="00EE43E9">
        <w:t xml:space="preserve">Thus, we fit a single step function to characterize the shape of age-specific risk of any confirmed influenza infection. Then, we modeled residual, subtype-specific differences in risk as a function of birth year, which enabled us to focus on the possible role childhood imprinting status. Note that for a given birth cohort, age-specific risk changed over time, and depended specifically on the individual’s age in the year of case observation, whereas birth year-specific risk was fixed for all years of case observation. Finally, each tested model used a linear </w:t>
      </w:r>
      <w:r w:rsidRPr="00EE43E9">
        <w:lastRenderedPageBreak/>
        <w:t>combination of age-specific risk (</w:t>
      </w:r>
      <w:r w:rsidRPr="00EE43E9">
        <w:rPr>
          <w:rStyle w:val="SubtitleChar"/>
        </w:rPr>
        <w:t>Fig. 1C</w:t>
      </w:r>
      <w:r w:rsidRPr="00EE43E9">
        <w:t>) and birth year-specific risk (</w:t>
      </w:r>
      <w:r w:rsidRPr="00EE43E9">
        <w:rPr>
          <w:rStyle w:val="SubtitleChar"/>
        </w:rPr>
        <w:t>Fig. 1D-F</w:t>
      </w:r>
      <w:r w:rsidRPr="00EE43E9">
        <w:t>) to generate an expected distribution of H1N1 or H3N2 incidence (</w:t>
      </w:r>
      <w:r w:rsidRPr="00EE43E9">
        <w:rPr>
          <w:rStyle w:val="SubtitleChar"/>
        </w:rPr>
        <w:t>Fig. 1G-I</w:t>
      </w:r>
      <w:r w:rsidRPr="00EE43E9">
        <w:t xml:space="preserve">). </w:t>
      </w:r>
    </w:p>
    <w:p w14:paraId="39E819EC" w14:textId="17E3AD74" w:rsidR="002E7568" w:rsidRPr="00EE43E9" w:rsidRDefault="008C04AA" w:rsidP="00EE43E9">
      <w:pPr>
        <w:rPr>
          <w:color w:val="000000" w:themeColor="text1"/>
        </w:rPr>
      </w:pPr>
      <w:r w:rsidRPr="00EE43E9">
        <w:rPr>
          <w:color w:val="000000" w:themeColor="text1"/>
        </w:rPr>
        <w:t>To test quantitatively whether observed, subtype-specific differences in age distribution were most consistent with imprinting at the HA subtype, NA subtype or HA group level,</w:t>
      </w:r>
      <w:r w:rsidR="00D96178" w:rsidRPr="00EE43E9">
        <w:rPr>
          <w:color w:val="000000" w:themeColor="text1"/>
        </w:rPr>
        <w:t xml:space="preserve"> or with no contribution of imprinting,</w:t>
      </w:r>
      <w:r w:rsidRPr="00EE43E9">
        <w:rPr>
          <w:color w:val="000000" w:themeColor="text1"/>
        </w:rPr>
        <w:t xml:space="preserve"> we fitted a suite of models to each data set using a multinomial likelihood and then performed model selection using </w:t>
      </w:r>
      <w:r w:rsidR="0094753F" w:rsidRPr="00EE43E9">
        <w:rPr>
          <w:color w:val="000000" w:themeColor="text1"/>
        </w:rPr>
        <w:t>the Akaike information criterion (AIC)</w:t>
      </w:r>
      <w:r w:rsidRPr="00EE43E9">
        <w:rPr>
          <w:color w:val="000000" w:themeColor="text1"/>
        </w:rPr>
        <w:t>.</w:t>
      </w:r>
      <w:r w:rsidR="0094753F" w:rsidRPr="00EE43E9">
        <w:rPr>
          <w:color w:val="000000" w:themeColor="text1"/>
        </w:rPr>
        <w:t xml:space="preserve"> AIC </w:t>
      </w:r>
      <w:r w:rsidR="00B872C3">
        <w:rPr>
          <w:color w:val="000000" w:themeColor="text1"/>
        </w:rPr>
        <w:t xml:space="preserve">is used to compare the relative strength of statistical support for a set of candidate models, each fitted to the same data, and </w:t>
      </w:r>
      <w:r w:rsidR="0084287E" w:rsidRPr="00EE43E9">
        <w:rPr>
          <w:color w:val="000000" w:themeColor="text1"/>
        </w:rPr>
        <w:t xml:space="preserve">favors </w:t>
      </w:r>
      <w:r w:rsidR="004A1C6A" w:rsidRPr="00EE43E9">
        <w:rPr>
          <w:color w:val="000000" w:themeColor="text1"/>
        </w:rPr>
        <w:t xml:space="preserve">parsimonious </w:t>
      </w:r>
      <w:r w:rsidR="0084287E" w:rsidRPr="00EE43E9">
        <w:rPr>
          <w:color w:val="000000" w:themeColor="text1"/>
        </w:rPr>
        <w:t>models that fit the data well</w:t>
      </w:r>
      <w:r w:rsidR="00EE1AE1" w:rsidRPr="00EE43E9">
        <w:rPr>
          <w:color w:val="000000" w:themeColor="text1"/>
        </w:rPr>
        <w:t xml:space="preserve">  </w:t>
      </w:r>
      <w:r w:rsidR="004E46E2" w:rsidRPr="00EE43E9">
        <w:rPr>
          <w:color w:val="000000" w:themeColor="text1"/>
        </w:rPr>
        <w:fldChar w:fldCharType="begin"/>
      </w:r>
      <w:r w:rsidR="00472B0E">
        <w:rPr>
          <w:color w:val="000000" w:themeColor="text1"/>
        </w:rPr>
        <w:instrText xml:space="preserve"> ADDIN ZOTERO_ITEM CSL_CITATION {"citationID":"ssK99NAU","properties":{"formattedCitation":"(36,37)","plainCitation":"(36,37)","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472B0E">
        <w:rPr>
          <w:noProof/>
          <w:color w:val="000000" w:themeColor="text1"/>
        </w:rPr>
        <w:t>(36,37)</w:t>
      </w:r>
      <w:r w:rsidR="004E46E2" w:rsidRPr="00EE43E9">
        <w:rPr>
          <w:color w:val="000000" w:themeColor="text1"/>
        </w:rPr>
        <w:fldChar w:fldCharType="end"/>
      </w:r>
      <w:r w:rsidR="0084287E" w:rsidRPr="00EE43E9">
        <w:rPr>
          <w:color w:val="000000" w:themeColor="text1"/>
        </w:rPr>
        <w:t>.</w:t>
      </w:r>
      <w:r w:rsidR="004E46E2" w:rsidRPr="00EE43E9">
        <w:rPr>
          <w:color w:val="000000" w:themeColor="text1"/>
        </w:rPr>
        <w:t xml:space="preserve"> </w:t>
      </w:r>
      <w:r w:rsidR="004E46E2" w:rsidRPr="00EE43E9">
        <w:rPr>
          <w:color w:val="000000" w:themeColor="text1"/>
        </w:rPr>
        <w:sym w:font="Symbol" w:char="F044"/>
      </w:r>
      <w:r w:rsidR="004E46E2" w:rsidRPr="00EE43E9">
        <w:rPr>
          <w:color w:val="000000" w:themeColor="text1"/>
        </w:rPr>
        <w:t xml:space="preserve">AIC </w:t>
      </w:r>
      <w:r w:rsidR="00B872C3">
        <w:rPr>
          <w:color w:val="000000" w:themeColor="text1"/>
        </w:rPr>
        <w:t xml:space="preserve">measures the difference between support for the best tested model, and each other tested model. As </w:t>
      </w:r>
      <w:r w:rsidR="00EE1AE1" w:rsidRPr="00EE43E9">
        <w:rPr>
          <w:color w:val="000000" w:themeColor="text1"/>
        </w:rPr>
        <w:t>a rule of thumb</w:t>
      </w:r>
      <w:r w:rsidR="00B872C3">
        <w:rPr>
          <w:color w:val="000000" w:themeColor="text1"/>
        </w:rPr>
        <w:t xml:space="preserve">, there is no statistical preference for the best model over any other model with </w:t>
      </w:r>
      <w:r w:rsidR="00B872C3">
        <w:rPr>
          <w:color w:val="000000" w:themeColor="text1"/>
        </w:rPr>
        <w:sym w:font="Symbol" w:char="F044"/>
      </w:r>
      <w:r w:rsidR="00B872C3">
        <w:rPr>
          <w:color w:val="000000" w:themeColor="text1"/>
        </w:rPr>
        <w:t xml:space="preserve">AIC&lt;2, and </w:t>
      </w:r>
      <w:r w:rsidR="001D5F83">
        <w:rPr>
          <w:color w:val="000000" w:themeColor="text1"/>
        </w:rPr>
        <w:t xml:space="preserve">a strong preference for the best model over models with </w:t>
      </w:r>
      <w:r w:rsidR="001D5F83">
        <w:rPr>
          <w:color w:val="000000" w:themeColor="text1"/>
        </w:rPr>
        <w:sym w:font="Symbol" w:char="F044"/>
      </w:r>
      <w:r w:rsidR="001D5F83">
        <w:rPr>
          <w:color w:val="000000" w:themeColor="text1"/>
        </w:rPr>
        <w:t xml:space="preserve">AIC&gt;10 </w:t>
      </w:r>
      <w:r w:rsidR="004E46E2" w:rsidRPr="00EE43E9">
        <w:rPr>
          <w:color w:val="000000" w:themeColor="text1"/>
        </w:rPr>
        <w:fldChar w:fldCharType="begin"/>
      </w:r>
      <w:r w:rsidR="00472B0E">
        <w:rPr>
          <w:color w:val="000000" w:themeColor="text1"/>
        </w:rPr>
        <w:instrText xml:space="preserve"> ADDIN ZOTERO_ITEM CSL_CITATION {"citationID":"D9mde6FS","properties":{"formattedCitation":"(37)","plainCitation":"(37)","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472B0E">
        <w:rPr>
          <w:noProof/>
          <w:color w:val="000000" w:themeColor="text1"/>
        </w:rPr>
        <w:t>(37)</w:t>
      </w:r>
      <w:r w:rsidR="004E46E2" w:rsidRPr="00EE43E9">
        <w:rPr>
          <w:color w:val="000000" w:themeColor="text1"/>
        </w:rPr>
        <w:fldChar w:fldCharType="end"/>
      </w:r>
      <w:r w:rsidR="004E46E2" w:rsidRPr="00EE43E9">
        <w:rPr>
          <w:color w:val="000000" w:themeColor="text1"/>
        </w:rPr>
        <w:t>.</w:t>
      </w:r>
      <w:r w:rsidR="0094753F" w:rsidRPr="00EE43E9">
        <w:rPr>
          <w:color w:val="000000" w:themeColor="text1"/>
        </w:rPr>
        <w:t xml:space="preserve"> </w:t>
      </w:r>
      <w:r w:rsidRPr="00EE43E9">
        <w:rPr>
          <w:color w:val="000000" w:themeColor="text1"/>
        </w:rPr>
        <w:t xml:space="preserve">Technical details and a link to all relevant code are provided in the </w:t>
      </w:r>
      <w:r w:rsidRPr="00EE43E9">
        <w:rPr>
          <w:rStyle w:val="SubtitleChar"/>
        </w:rPr>
        <w:t>Methods</w:t>
      </w:r>
      <w:r w:rsidRPr="00EE43E9">
        <w:rPr>
          <w:color w:val="000000" w:themeColor="text1"/>
        </w:rPr>
        <w:t>.</w:t>
      </w:r>
    </w:p>
    <w:p w14:paraId="73221D84" w14:textId="77777777" w:rsidR="00EE43E9" w:rsidRPr="00276EA6" w:rsidRDefault="00EE43E9" w:rsidP="008256B0">
      <w:pPr>
        <w:rPr>
          <w:color w:val="000000" w:themeColor="text1"/>
        </w:rPr>
      </w:pPr>
    </w:p>
    <w:p w14:paraId="2AA287FC" w14:textId="4E9A7D7B" w:rsidR="00AF6BE1" w:rsidRPr="00276EA6" w:rsidRDefault="00F724D4" w:rsidP="00276EA6">
      <w:pPr>
        <w:pStyle w:val="Heading3"/>
      </w:pPr>
      <w:r>
        <w:t>ADHS</w:t>
      </w:r>
      <w:r w:rsidR="00AF6BE1" w:rsidRPr="00276EA6">
        <w:t xml:space="preserve"> Models</w:t>
      </w:r>
    </w:p>
    <w:p w14:paraId="417DD696" w14:textId="17CCBEDD" w:rsidR="00AF6BE1" w:rsidRPr="00276EA6" w:rsidRDefault="00AF6BE1" w:rsidP="00276EA6">
      <w:r w:rsidRPr="00276EA6">
        <w:t xml:space="preserve">We fit a set of four models to the </w:t>
      </w:r>
      <w:r w:rsidR="00F724D4">
        <w:t>ADHS</w:t>
      </w:r>
      <w:r w:rsidRPr="00276EA6">
        <w:t xml:space="preserve"> data set. The simplest model contained only age-specific risk (A), and more complex models added effects from imprinting at the HA subtype level (S), at the HA group level (G), or at the NA subtype level (N</w:t>
      </w:r>
      <w:r w:rsidR="004E46E2" w:rsidRPr="00276EA6">
        <w:t>)</w:t>
      </w:r>
      <w:r w:rsidR="004E46E2">
        <w:t>: AS, AG, and AN, respectively</w:t>
      </w:r>
      <w:r w:rsidR="004E46E2" w:rsidRPr="00276EA6">
        <w:t>.</w:t>
      </w:r>
      <w:r w:rsidRPr="00276EA6">
        <w:t xml:space="preserve">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 w14:paraId="0ED4797D" w14:textId="3E2F0417" w:rsidR="00AF6BE1" w:rsidRPr="00276EA6" w:rsidRDefault="00AF6BE1" w:rsidP="00276EA6">
      <w:pPr>
        <w:pStyle w:val="Heading3"/>
      </w:pPr>
      <w:r w:rsidRPr="00276EA6">
        <w:lastRenderedPageBreak/>
        <w:t>INSIGHT Models</w:t>
      </w:r>
    </w:p>
    <w:p w14:paraId="08457B31" w14:textId="4AC168FC" w:rsidR="00AF6BE1" w:rsidRPr="00276EA6" w:rsidRDefault="00AF6BE1" w:rsidP="00276EA6">
      <w:r w:rsidRPr="00276EA6">
        <w:t>When fitting to the INSIGHT data, which contained additional medical details, the suite of tested models included three additional risk factors: vaccination</w:t>
      </w:r>
      <w:r w:rsidR="006B23A0">
        <w:t xml:space="preserve"> prior to the current influenza season</w:t>
      </w:r>
      <w:r w:rsidRPr="00276EA6">
        <w:t xml:space="preserve"> (V), antiviral treatment (T), and presence of underlying conditions (U). </w:t>
      </w:r>
      <w:r w:rsidR="006B23A0">
        <w:t>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w:t>
      </w:r>
      <w:r w:rsidR="008C1337">
        <w:t>reatment may be obtained</w:t>
      </w:r>
      <w:r w:rsidR="006B23A0">
        <w:t xml:space="preserve"> from personal stockpile</w:t>
      </w:r>
      <w:r w:rsidR="008C1337">
        <w:t>s</w:t>
      </w:r>
      <w:r w:rsidR="006B23A0">
        <w:t xml:space="preserve"> </w:t>
      </w:r>
      <w:r w:rsidR="008C1337">
        <w:fldChar w:fldCharType="begin"/>
      </w:r>
      <w:r w:rsidR="00472B0E">
        <w:instrText xml:space="preserve"> ADDIN ZOTERO_ITEM CSL_CITATION {"citationID":"qEpdkfRw","properties":{"formattedCitation":"(38,39)","plainCitation":"(38,39)","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instrText>
      </w:r>
      <w:r w:rsidR="008C1337">
        <w:fldChar w:fldCharType="separate"/>
      </w:r>
      <w:r w:rsidR="00472B0E">
        <w:rPr>
          <w:noProof/>
        </w:rPr>
        <w:t>(38,39)</w:t>
      </w:r>
      <w:r w:rsidR="008C1337">
        <w:fldChar w:fldCharType="end"/>
      </w:r>
      <w:r w:rsidR="006B23A0">
        <w:t xml:space="preserve">. </w:t>
      </w:r>
      <w:r w:rsidR="008C6543">
        <w:t xml:space="preserve">We included </w:t>
      </w:r>
      <w:r w:rsidR="008256B0">
        <w:t xml:space="preserve">risk factor </w:t>
      </w:r>
      <w:r w:rsidR="008256B0" w:rsidRPr="008256B0">
        <w:t>T</w:t>
      </w:r>
      <w:r w:rsidR="006B23A0">
        <w:t xml:space="preserve"> in case </w:t>
      </w:r>
      <w:r w:rsidR="008256B0">
        <w:t>antiviral treatment</w:t>
      </w:r>
      <w:r w:rsidR="008C6543">
        <w:t xml:space="preserve"> prior to</w:t>
      </w:r>
      <w:r w:rsidR="006B23A0">
        <w:t xml:space="preserve"> testing reduced viral loads and the probability of </w:t>
      </w:r>
      <w:r w:rsidR="008C6543">
        <w:t>case detection</w:t>
      </w:r>
      <w:r w:rsidR="006B23A0">
        <w:t xml:space="preserve">. </w:t>
      </w:r>
      <w:r w:rsidRPr="00276EA6">
        <w:t xml:space="preserve">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 w14:paraId="28A90291" w14:textId="549119EA" w:rsidR="00D00DD4" w:rsidRPr="00276EA6" w:rsidRDefault="00D00DD4" w:rsidP="00276EA6">
      <w:pPr>
        <w:pStyle w:val="Heading3"/>
      </w:pPr>
      <w:r w:rsidRPr="00276EA6">
        <w:t>Interpretation of the age-specific risk curve</w:t>
      </w:r>
    </w:p>
    <w:p w14:paraId="760ECB7F" w14:textId="2D6ACA51" w:rsidR="009555CB" w:rsidRPr="00276EA6" w:rsidRDefault="00010DB3" w:rsidP="00EB70D9">
      <w:r w:rsidRPr="00276EA6">
        <w:t>When fitting to INSIGHT data, we input the age distribution of all tested cases as the null, expected age distribution in each country and season</w:t>
      </w:r>
      <w:r w:rsidR="00AF6BE1" w:rsidRPr="00276EA6">
        <w:t xml:space="preserve">. </w:t>
      </w:r>
      <w:r w:rsidR="008256B0">
        <w:t>Thus, a</w:t>
      </w:r>
      <w:r w:rsidR="00AF6BE1" w:rsidRPr="00276EA6">
        <w:t>ge-specific risk curves fitted to INSIGHT data only represented</w:t>
      </w:r>
      <w:r w:rsidR="004E46E2">
        <w:t xml:space="preserve"> </w:t>
      </w:r>
      <w:r w:rsidR="00AF6BE1" w:rsidRPr="00276EA6">
        <w:t xml:space="preserve">age-specific differences in the rate of testing positive for </w:t>
      </w:r>
      <w:r w:rsidR="00AF6BE1" w:rsidRPr="00276EA6">
        <w:lastRenderedPageBreak/>
        <w:t xml:space="preserve">influenza, residual to </w:t>
      </w:r>
      <w:r w:rsidRPr="00276EA6">
        <w:t>observed denominators</w:t>
      </w:r>
      <w:r w:rsidR="00AF6BE1" w:rsidRPr="00276EA6">
        <w:t xml:space="preserve">. </w:t>
      </w:r>
      <w:r w:rsidR="008256B0">
        <w:t>Corresponding</w:t>
      </w:r>
      <w:r w:rsidR="008256B0" w:rsidRPr="00276EA6">
        <w:t xml:space="preserve"> denominator data were not available in the </w:t>
      </w:r>
      <w:r w:rsidR="008256B0">
        <w:t>ADHS</w:t>
      </w:r>
      <w:r w:rsidR="008256B0" w:rsidRPr="00276EA6">
        <w:t xml:space="preserve"> dataset</w:t>
      </w:r>
      <w:r w:rsidR="008256B0">
        <w:t>. T</w:t>
      </w:r>
      <w:r w:rsidR="008256B0" w:rsidRPr="00276EA6">
        <w:t xml:space="preserve">he </w:t>
      </w:r>
      <w:r w:rsidR="008256B0">
        <w:t xml:space="preserve">ADHS </w:t>
      </w:r>
      <w:r w:rsidR="008256B0" w:rsidRPr="00276EA6">
        <w:t>age-specific risk curves must be interpreted differently</w:t>
      </w:r>
      <w:r w:rsidR="008256B0">
        <w:t>, as they</w:t>
      </w:r>
      <w:r w:rsidR="00AF6BE1" w:rsidRPr="00276EA6">
        <w:t xml:space="preserve"> captured all aspects of the infection and case observation process. </w:t>
      </w:r>
      <w:r w:rsidR="008256B0">
        <w:t>Ultimately, ADHS risk curves captured more biological variability and showed stronger age-specific differences in risk than INSIGHT risk curves (</w:t>
      </w:r>
      <w:r w:rsidR="008256B0" w:rsidRPr="008256B0">
        <w:rPr>
          <w:b/>
          <w:bCs/>
          <w:i/>
          <w:iCs/>
        </w:rPr>
        <w:t>Fig. 2-3</w:t>
      </w:r>
      <w:r w:rsidR="008256B0">
        <w:t>).</w:t>
      </w:r>
    </w:p>
    <w:p w14:paraId="2FA1F2E4" w14:textId="77777777" w:rsidR="009555CB" w:rsidRPr="00276EA6" w:rsidRDefault="009555CB" w:rsidP="00276EA6"/>
    <w:p w14:paraId="109AAFED" w14:textId="60440B8B" w:rsidR="005008B8" w:rsidRPr="00276EA6" w:rsidRDefault="0030589E" w:rsidP="00276EA6">
      <w:pPr>
        <w:pStyle w:val="Heading1"/>
      </w:pPr>
      <w:r w:rsidRPr="00276EA6">
        <w:t>Results</w:t>
      </w:r>
    </w:p>
    <w:p w14:paraId="195BDAC3" w14:textId="77777777" w:rsidR="005008B8" w:rsidRPr="00276EA6" w:rsidRDefault="005008B8" w:rsidP="00276EA6">
      <w:pPr>
        <w:pStyle w:val="Heading3"/>
      </w:pPr>
      <w:r w:rsidRPr="00276EA6">
        <w:t>Subtype-specific differences in age distribution</w:t>
      </w:r>
    </w:p>
    <w:p w14:paraId="73E41F23" w14:textId="1A1C595A" w:rsidR="005008B8" w:rsidRPr="00276EA6" w:rsidRDefault="005008B8" w:rsidP="00276EA6">
      <w:pPr>
        <w:rPr>
          <w:b/>
        </w:rPr>
      </w:pPr>
      <w:r w:rsidRPr="00276EA6">
        <w:t xml:space="preserve">In both </w:t>
      </w:r>
      <w:r w:rsidR="00F724D4">
        <w:t>ADHS</w:t>
      </w:r>
      <w:r w:rsidRPr="00276EA6">
        <w:t xml:space="preserve"> and INSIGHT data, H3N2 consistently caused more cases in older cohorts, while H1N1 caused more cases in younger cohorts (</w:t>
      </w:r>
      <w:r w:rsidRPr="00276EA6">
        <w:rPr>
          <w:rStyle w:val="SubtitleChar"/>
        </w:rPr>
        <w:t xml:space="preserve">Figs. 2-3, </w:t>
      </w:r>
      <w:r w:rsidR="00871931" w:rsidRPr="00276EA6">
        <w:rPr>
          <w:rStyle w:val="SubtitleChar"/>
        </w:rPr>
        <w:t>S2-S7</w:t>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00D87E32">
        <w:t xml:space="preserve"> </w:t>
      </w:r>
      <w:r w:rsidR="00D87E32">
        <w:fldChar w:fldCharType="begin"/>
      </w:r>
      <w:r w:rsidR="00D87E32">
        <w:instrText xml:space="preserve"> ADDIN ZOTERO_ITEM CSL_CITATION {"citationID":"aeiuokg9qg","properties":{"formattedCitation":"(23,25\\uc0\\u8211{}27)","plainCitation":"(23,25–2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87E32">
        <w:fldChar w:fldCharType="separate"/>
      </w:r>
      <w:r w:rsidR="00D87E32" w:rsidRPr="00D87E32">
        <w:t>(23,25–27)</w:t>
      </w:r>
      <w:r w:rsidR="00D87E32">
        <w:fldChar w:fldCharType="end"/>
      </w:r>
      <w:r w:rsidRPr="00276EA6">
        <w:t>. Overall, differences between H1N1 and H3N2’s age distributions were more pronounced in the Arizona data than in the INSIGHT data</w:t>
      </w:r>
      <w:r w:rsidR="000A534D">
        <w:t>, but whenever</w:t>
      </w:r>
      <w:r w:rsidRPr="00276EA6">
        <w:t xml:space="preserve">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636C135D" w:rsidR="005008B8" w:rsidRPr="00276EA6" w:rsidRDefault="005008B8" w:rsidP="00276EA6">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alternate smoothing parameters. </w:t>
      </w:r>
    </w:p>
    <w:p w14:paraId="1C650B2A" w14:textId="77777777" w:rsidR="00EE43E9" w:rsidRDefault="00EE43E9" w:rsidP="00276EA6">
      <w:pPr>
        <w:pStyle w:val="Heading2"/>
      </w:pPr>
    </w:p>
    <w:p w14:paraId="6814D8CF" w14:textId="224717B4" w:rsidR="005008B8" w:rsidRPr="00276EA6" w:rsidRDefault="0033762F" w:rsidP="00276EA6">
      <w:pPr>
        <w:pStyle w:val="Heading2"/>
      </w:pPr>
      <w:r w:rsidRPr="00276EA6">
        <w:t>Imprinting model selection</w:t>
      </w:r>
    </w:p>
    <w:p w14:paraId="56B8312D" w14:textId="321A2DFF" w:rsidR="00AA1584" w:rsidRPr="00EE43E9" w:rsidRDefault="006F10B0" w:rsidP="00937FB8">
      <w:pPr>
        <w:rPr>
          <w:rFonts w:ascii="math" w:hAnsi="math"/>
          <w:color w:val="000000" w:themeColor="text1"/>
        </w:rPr>
      </w:pPr>
      <w:r w:rsidRPr="00276EA6">
        <w:rPr>
          <w:color w:val="000000" w:themeColor="text1"/>
        </w:rPr>
        <w:lastRenderedPageBreak/>
        <w:t xml:space="preserve">Whether we fit to INSIGHT or to </w:t>
      </w:r>
      <w:r w:rsidR="00F724D4">
        <w:rPr>
          <w:color w:val="000000" w:themeColor="text1"/>
        </w:rPr>
        <w:t>ADHS</w:t>
      </w:r>
      <w:r w:rsidRPr="00276EA6">
        <w:rPr>
          <w:color w:val="000000" w:themeColor="text1"/>
        </w:rPr>
        <w:t xml:space="preserve"> data, </w:t>
      </w:r>
      <w:r w:rsidR="00116A67" w:rsidRPr="00276EA6">
        <w:rPr>
          <w:color w:val="000000" w:themeColor="text1"/>
        </w:rPr>
        <w:t>models containing</w:t>
      </w:r>
      <w:r w:rsidRPr="00276EA6">
        <w:rPr>
          <w:color w:val="000000" w:themeColor="text1"/>
        </w:rPr>
        <w:t xml:space="preserve"> NA subtype</w:t>
      </w:r>
      <w:r w:rsidR="000B6E54">
        <w:rPr>
          <w:color w:val="000000" w:themeColor="text1"/>
        </w:rPr>
        <w:t>-</w:t>
      </w:r>
      <w:r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imprinting were the second most preferred in terms of AIC </w:t>
      </w:r>
      <w:r w:rsidRPr="00276EA6">
        <w:rPr>
          <w:rStyle w:val="SubtitleChar"/>
        </w:rPr>
        <w:t xml:space="preserve">(Fig. </w:t>
      </w:r>
      <w:r w:rsidR="00587E40" w:rsidRPr="00276EA6">
        <w:rPr>
          <w:rStyle w:val="SubtitleChar"/>
        </w:rPr>
        <w:t>4, Table 3</w:t>
      </w:r>
      <w:r w:rsidRPr="00276EA6">
        <w:rPr>
          <w:color w:val="000000" w:themeColor="text1"/>
        </w:rPr>
        <w:t xml:space="preserve">). </w:t>
      </w:r>
      <w:r w:rsidR="001533AF" w:rsidRPr="00276EA6">
        <w:rPr>
          <w:color w:val="000000" w:themeColor="text1"/>
        </w:rPr>
        <w:t xml:space="preserve">The </w:t>
      </w:r>
      <w:r w:rsidR="00F724D4">
        <w:rPr>
          <w:color w:val="000000" w:themeColor="text1"/>
        </w:rPr>
        <w:t>ADHS</w:t>
      </w:r>
      <w:r w:rsidR="001533AF" w:rsidRPr="00276EA6">
        <w:rPr>
          <w:color w:val="000000" w:themeColor="text1"/>
        </w:rPr>
        <w:t xml:space="preserve"> data showed </w:t>
      </w:r>
      <w:r w:rsidR="000A534D">
        <w:rPr>
          <w:color w:val="000000" w:themeColor="text1"/>
        </w:rPr>
        <w:t>the strongest</w:t>
      </w:r>
      <w:r w:rsidR="001533AF" w:rsidRPr="00276EA6">
        <w:rPr>
          <w:color w:val="000000" w:themeColor="text1"/>
        </w:rPr>
        <w:t xml:space="preserve"> preference for NA subtype-level imprinting</w:t>
      </w:r>
      <w:r w:rsidR="0084287E">
        <w:rPr>
          <w:color w:val="000000" w:themeColor="text1"/>
        </w:rPr>
        <w:t xml:space="preserve"> </w:t>
      </w:r>
      <w:r w:rsidR="0084287E" w:rsidRPr="00276EA6">
        <w:rPr>
          <w:color w:val="000000" w:themeColor="text1"/>
        </w:rPr>
        <w:t>(</w:t>
      </w:r>
      <w:r w:rsidR="0084287E" w:rsidRPr="00276EA6">
        <w:rPr>
          <w:color w:val="000000" w:themeColor="text1"/>
        </w:rPr>
        <w:sym w:font="Symbol" w:char="F044"/>
      </w:r>
      <w:r w:rsidR="0084287E" w:rsidRPr="00276EA6">
        <w:rPr>
          <w:color w:val="000000" w:themeColor="text1"/>
        </w:rPr>
        <w:t>AIC=</w:t>
      </w:r>
      <w:r w:rsidR="0084287E">
        <w:rPr>
          <w:color w:val="000000" w:themeColor="text1"/>
        </w:rPr>
        <w:t>0</w:t>
      </w:r>
      <w:r w:rsidR="0084287E" w:rsidRPr="00276EA6">
        <w:rPr>
          <w:color w:val="000000" w:themeColor="text1"/>
        </w:rPr>
        <w:t>)</w:t>
      </w:r>
      <w:r w:rsidR="001533AF" w:rsidRPr="00276EA6">
        <w:rPr>
          <w:color w:val="000000" w:themeColor="text1"/>
        </w:rPr>
        <w:t xml:space="preserve">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4E46E2">
        <w:rPr>
          <w:color w:val="000000" w:themeColor="text1"/>
        </w:rPr>
        <w:t xml:space="preserve">This latter point is crucial since it shows </w:t>
      </w:r>
      <w:r w:rsidR="000A534D">
        <w:rPr>
          <w:color w:val="000000" w:themeColor="text1"/>
        </w:rPr>
        <w:t>the</w:t>
      </w:r>
      <w:r w:rsidR="004E46E2">
        <w:rPr>
          <w:color w:val="000000" w:themeColor="text1"/>
        </w:rPr>
        <w:t xml:space="preserve"> first </w:t>
      </w:r>
      <w:r w:rsidR="000A534D">
        <w:rPr>
          <w:color w:val="000000" w:themeColor="text1"/>
        </w:rPr>
        <w:t xml:space="preserve">childhood </w:t>
      </w:r>
      <w:r w:rsidR="004E46E2">
        <w:rPr>
          <w:color w:val="000000" w:themeColor="text1"/>
        </w:rPr>
        <w:t xml:space="preserve">infection leaves a lifelong imprint of susceptibility to seasonal influenza, just as it does avian-origin influenza (10, 12), and that this imprint is not erased even after decades of exposure to </w:t>
      </w:r>
      <w:r w:rsidR="000A534D">
        <w:rPr>
          <w:color w:val="000000" w:themeColor="text1"/>
        </w:rPr>
        <w:t xml:space="preserve">or vaccination against </w:t>
      </w:r>
      <w:r w:rsidR="004E46E2">
        <w:rPr>
          <w:color w:val="000000" w:themeColor="text1"/>
        </w:rPr>
        <w:t xml:space="preserve">seasonal influenza strains mismatched to the first exposure in childhood.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xml:space="preserve">) confirmed that models containing imprinting effects at the narrow, NA or HA subtype levels provided the best fits to data. As </w:t>
      </w:r>
      <w:proofErr w:type="gramStart"/>
      <w:r w:rsidR="00AA1584" w:rsidRPr="00276EA6">
        <w:t>expected</w:t>
      </w:r>
      <w:proofErr w:type="gramEnd"/>
      <w:r w:rsidR="00AA1584" w:rsidRPr="00276EA6">
        <w:t xml:space="preserve"> (</w:t>
      </w:r>
      <w:r w:rsidR="00201103" w:rsidRPr="00276EA6">
        <w:t xml:space="preserve">see </w:t>
      </w:r>
      <w:r w:rsidR="00AA1584" w:rsidRPr="00276EA6">
        <w:rPr>
          <w:rStyle w:val="SubtitleChar"/>
        </w:rPr>
        <w:t>Fig.</w:t>
      </w:r>
      <w:r w:rsidR="00201103" w:rsidRPr="00276EA6">
        <w:rPr>
          <w:rStyle w:val="SubtitleChar"/>
        </w:rPr>
        <w:t xml:space="preserve"> 1</w:t>
      </w:r>
      <w:r w:rsidR="002209DF">
        <w:rPr>
          <w:rStyle w:val="SubtitleChar"/>
        </w:rPr>
        <w:t>G-I</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p>
    <w:p w14:paraId="074BE1CA" w14:textId="2827D1D5" w:rsidR="0033762F" w:rsidRPr="00276EA6" w:rsidRDefault="0033762F" w:rsidP="00276EA6">
      <w:commentRangeStart w:id="3"/>
      <w:r w:rsidRPr="00276EA6">
        <w:rPr>
          <w:color w:val="000000" w:themeColor="text1"/>
        </w:rPr>
        <w:t xml:space="preserve">Model selection on </w:t>
      </w:r>
      <w:r w:rsidR="00F724D4">
        <w:rPr>
          <w:color w:val="000000" w:themeColor="text1"/>
        </w:rPr>
        <w:t>ADHS</w:t>
      </w:r>
      <w:r w:rsidRPr="00276EA6">
        <w:rPr>
          <w:color w:val="000000" w:themeColor="text1"/>
        </w:rPr>
        <w:t xml:space="preserve">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w:t>
      </w:r>
      <w:r w:rsidR="008256B0">
        <w:rPr>
          <w:color w:val="000000" w:themeColor="text1"/>
        </w:rPr>
        <w:t xml:space="preserve"> an absence of hospitalized cases,</w:t>
      </w:r>
      <w:r w:rsidR="00A40146" w:rsidRPr="00276EA6">
        <w:rPr>
          <w:color w:val="000000" w:themeColor="text1"/>
        </w:rPr>
        <w:t xml:space="preserve"> increased noise from geographic variation,</w:t>
      </w:r>
      <w:r w:rsidRPr="00276EA6">
        <w:rPr>
          <w:color w:val="000000" w:themeColor="text1"/>
        </w:rPr>
        <w:t xml:space="preserve"> and smaller apparent differences </w:t>
      </w:r>
      <w:r w:rsidR="00FA2D56">
        <w:rPr>
          <w:color w:val="000000" w:themeColor="text1"/>
        </w:rPr>
        <w:t>between subtypes</w:t>
      </w:r>
      <w:r w:rsidR="005376A4" w:rsidRPr="00276EA6">
        <w:rPr>
          <w:color w:val="000000" w:themeColor="text1"/>
        </w:rPr>
        <w:t xml:space="preserve"> in the INSIGHT data</w:t>
      </w:r>
      <w:r w:rsidR="0010345F">
        <w:rPr>
          <w:color w:val="000000" w:themeColor="text1"/>
        </w:rPr>
        <w:t xml:space="preserve">. </w:t>
      </w:r>
      <w:r w:rsidR="00FA2D56">
        <w:t>N</w:t>
      </w:r>
      <w:r w:rsidRPr="00276EA6">
        <w:t xml:space="preserve">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xml:space="preserve">), </w:t>
      </w:r>
      <w:r w:rsidR="00FA2D56">
        <w:t xml:space="preserve">but </w:t>
      </w:r>
      <w:r w:rsidRPr="00276EA6">
        <w:t>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w:t>
      </w:r>
      <w:r w:rsidR="00F724D4">
        <w:t>ADHS</w:t>
      </w:r>
      <w:r w:rsidRPr="00276EA6">
        <w:t xml:space="preserve"> data</w:t>
      </w:r>
      <w:r w:rsidR="00FA2D56">
        <w:t>. N</w:t>
      </w:r>
      <w:r w:rsidRPr="00276EA6">
        <w:t xml:space="preserve">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xml:space="preserve">, and overall, NA subtype-level </w:t>
      </w:r>
      <w:r w:rsidRPr="00276EA6">
        <w:lastRenderedPageBreak/>
        <w:t xml:space="preserve">imprinting or HA subtype-level imprinting received the most statistical support. Akaike weights </w:t>
      </w:r>
      <w:r w:rsidR="002209DF">
        <w:t xml:space="preserve">are derived from AIC, and </w:t>
      </w:r>
      <w:r w:rsidRPr="00276EA6">
        <w:t xml:space="preserve">can be interpreted as the </w:t>
      </w:r>
      <w:r w:rsidR="00EE1AE1">
        <w:t>fraction of statistical</w:t>
      </w:r>
      <w:r w:rsidRPr="00276EA6">
        <w:t xml:space="preserve"> support </w:t>
      </w:r>
      <w:r w:rsidR="00EE1AE1">
        <w:t>allocated to</w:t>
      </w:r>
      <w:r w:rsidR="00EE1AE1" w:rsidRPr="00276EA6">
        <w:t xml:space="preserve"> </w:t>
      </w:r>
      <w:r w:rsidRPr="00276EA6">
        <w:t>a given model, out of all models tested</w:t>
      </w:r>
      <w:r w:rsidR="00041844">
        <w:t xml:space="preserve"> </w:t>
      </w:r>
      <w:r w:rsidR="00041844">
        <w:fldChar w:fldCharType="begin"/>
      </w:r>
      <w:r w:rsidR="00472B0E">
        <w:instrText xml:space="preserve"> ADDIN ZOTERO_ITEM CSL_CITATION {"citationID":"KoYSPCQ5","properties":{"formattedCitation":"(36)","plainCitation":"(3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041844">
        <w:fldChar w:fldCharType="separate"/>
      </w:r>
      <w:r w:rsidR="00472B0E">
        <w:rPr>
          <w:noProof/>
        </w:rPr>
        <w:t>(36)</w:t>
      </w:r>
      <w:r w:rsidR="00041844">
        <w:fldChar w:fldCharType="end"/>
      </w:r>
      <w:r w:rsidR="00EE1AE1">
        <w:t xml:space="preserve">. </w:t>
      </w:r>
      <w:r w:rsidRPr="00276EA6">
        <w:t xml:space="preserve">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commentRangeEnd w:id="3"/>
      <w:r w:rsidR="00FA2D56">
        <w:rPr>
          <w:rStyle w:val="CommentReference"/>
        </w:rPr>
        <w:commentReference w:id="3"/>
      </w:r>
    </w:p>
    <w:p w14:paraId="399B72E3" w14:textId="384F5F45" w:rsidR="00333BD4" w:rsidRPr="00276EA6" w:rsidRDefault="00333BD4" w:rsidP="00276EA6"/>
    <w:p w14:paraId="5806A7E1" w14:textId="0B9E20E7" w:rsidR="00333BD4" w:rsidRPr="00276EA6" w:rsidRDefault="00333BD4" w:rsidP="00276EA6">
      <w:pPr>
        <w:pStyle w:val="Heading2"/>
      </w:pPr>
      <w:commentRangeStart w:id="4"/>
      <w:r w:rsidRPr="00276EA6">
        <w:t>Fitted risk patterns</w:t>
      </w:r>
      <w:commentRangeEnd w:id="4"/>
      <w:r w:rsidR="00FA2D56">
        <w:rPr>
          <w:rStyle w:val="CommentReference"/>
          <w:b w:val="0"/>
        </w:rPr>
        <w:commentReference w:id="4"/>
      </w:r>
    </w:p>
    <w:p w14:paraId="45B5D1E6" w14:textId="6EBAE5A3" w:rsidR="00415A75" w:rsidRPr="00276EA6" w:rsidRDefault="00333BD4" w:rsidP="00276EA6">
      <w:r w:rsidRPr="00276EA6">
        <w:t xml:space="preserve">When fitted to </w:t>
      </w:r>
      <w:r w:rsidR="00F724D4">
        <w:t>ADHS</w:t>
      </w:r>
      <w:r w:rsidRPr="00276EA6">
        <w:t xml:space="preserve">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4A8A5973" w:rsidR="007C1F6F" w:rsidRPr="00276EA6" w:rsidRDefault="00415A75" w:rsidP="00276EA6">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w:t>
      </w:r>
      <w:r w:rsidR="00F724D4">
        <w:t>ADHS</w:t>
      </w:r>
      <w:r w:rsidRPr="00276EA6">
        <w:t xml:space="preserve"> And INSIGHT data. </w:t>
      </w:r>
      <w:r w:rsidR="0025230C" w:rsidRPr="00276EA6">
        <w:t xml:space="preserve">Fits to </w:t>
      </w:r>
      <w:r w:rsidR="00F724D4">
        <w:t>ADHS</w:t>
      </w:r>
      <w:r w:rsidR="0025230C" w:rsidRPr="00276EA6">
        <w:t xml:space="preserve">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w:t>
      </w:r>
      <w:r w:rsidR="007C1F6F" w:rsidRPr="00276EA6">
        <w:lastRenderedPageBreak/>
        <w:t>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p>
    <w:p w14:paraId="16C523B3" w14:textId="77777777" w:rsidR="0037226F" w:rsidRPr="00276EA6" w:rsidRDefault="0037226F" w:rsidP="00041844"/>
    <w:p w14:paraId="6837EFE9" w14:textId="31DF37EC" w:rsidR="00802B48" w:rsidRPr="00EE43E9" w:rsidRDefault="008C04AA" w:rsidP="00276EA6">
      <w:pPr>
        <w:pStyle w:val="Heading2"/>
        <w:rPr>
          <w:sz w:val="22"/>
          <w:szCs w:val="22"/>
        </w:rPr>
      </w:pPr>
      <w:r w:rsidRPr="00276EA6">
        <w:t xml:space="preserve"> </w:t>
      </w:r>
      <w:r w:rsidR="00802B48" w:rsidRPr="00EE43E9">
        <w:rPr>
          <w:sz w:val="22"/>
          <w:szCs w:val="22"/>
        </w:rPr>
        <w:t>Effect of evolutionary rate</w:t>
      </w:r>
    </w:p>
    <w:p w14:paraId="4C8E44EB" w14:textId="4C311F19" w:rsidR="00E83171" w:rsidRPr="00EE43E9" w:rsidRDefault="00802B48" w:rsidP="00041844">
      <w:pPr>
        <w:pStyle w:val="CommentText"/>
        <w:rPr>
          <w:sz w:val="22"/>
          <w:szCs w:val="22"/>
        </w:rPr>
      </w:pPr>
      <w:r w:rsidRPr="00EE43E9">
        <w:rPr>
          <w:sz w:val="22"/>
          <w:szCs w:val="22"/>
        </w:rPr>
        <w:t xml:space="preserve">To test the impact of </w:t>
      </w:r>
      <w:r w:rsidR="00D1530D" w:rsidRPr="00EE43E9">
        <w:rPr>
          <w:sz w:val="22"/>
          <w:szCs w:val="22"/>
        </w:rPr>
        <w:t>antigenic evolutionary rate</w:t>
      </w:r>
      <w:r w:rsidRPr="00EE43E9">
        <w:rPr>
          <w:sz w:val="22"/>
          <w:szCs w:val="22"/>
        </w:rPr>
        <w:t xml:space="preserve"> on epidemic age distribution, we used publicly available data from </w:t>
      </w:r>
      <w:proofErr w:type="spellStart"/>
      <w:r w:rsidR="00D1530D" w:rsidRPr="00EE43E9">
        <w:rPr>
          <w:i/>
          <w:sz w:val="22"/>
          <w:szCs w:val="22"/>
        </w:rPr>
        <w:t>Nextstrain</w:t>
      </w:r>
      <w:proofErr w:type="spellEnd"/>
      <w:r w:rsidR="00D1530D" w:rsidRPr="00EE43E9">
        <w:rPr>
          <w:i/>
          <w:sz w:val="22"/>
          <w:szCs w:val="22"/>
        </w:rPr>
        <w:t xml:space="preserve"> </w:t>
      </w:r>
      <w:r w:rsidR="00D1530D" w:rsidRPr="00EE43E9">
        <w:rPr>
          <w:sz w:val="22"/>
          <w:szCs w:val="22"/>
        </w:rPr>
        <w:fldChar w:fldCharType="begin"/>
      </w:r>
      <w:r w:rsidR="00472B0E">
        <w:rPr>
          <w:sz w:val="22"/>
          <w:szCs w:val="22"/>
        </w:rPr>
        <w:instrText xml:space="preserve"> ADDIN ZOTERO_ITEM CSL_CITATION {"citationID":"olHzNaw6","properties":{"formattedCitation":"(40,41)","plainCitation":"(40,41)","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EE43E9">
        <w:rPr>
          <w:sz w:val="22"/>
          <w:szCs w:val="22"/>
        </w:rPr>
        <w:fldChar w:fldCharType="separate"/>
      </w:r>
      <w:r w:rsidR="00472B0E">
        <w:rPr>
          <w:noProof/>
          <w:sz w:val="22"/>
          <w:szCs w:val="22"/>
        </w:rPr>
        <w:t>(40,41)</w:t>
      </w:r>
      <w:r w:rsidR="00D1530D" w:rsidRPr="00EE43E9">
        <w:rPr>
          <w:sz w:val="22"/>
          <w:szCs w:val="22"/>
        </w:rPr>
        <w:fldChar w:fldCharType="end"/>
      </w:r>
      <w:r w:rsidR="00D1530D" w:rsidRPr="00EE43E9">
        <w:rPr>
          <w:sz w:val="22"/>
          <w:szCs w:val="22"/>
        </w:rPr>
        <w:t xml:space="preserve">, and from one previously published study </w:t>
      </w:r>
      <w:r w:rsidR="00D1530D" w:rsidRPr="00EE43E9">
        <w:rPr>
          <w:sz w:val="22"/>
          <w:szCs w:val="22"/>
        </w:rPr>
        <w:fldChar w:fldCharType="begin"/>
      </w:r>
      <w:r w:rsidR="00472B0E">
        <w:rPr>
          <w:sz w:val="22"/>
          <w:szCs w:val="22"/>
        </w:rPr>
        <w:instrText xml:space="preserve"> ADDIN ZOTERO_ITEM CSL_CITATION {"citationID":"pzVQcJBn","properties":{"formattedCitation":"(42)","plainCitation":"(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EE43E9">
        <w:rPr>
          <w:sz w:val="22"/>
          <w:szCs w:val="22"/>
        </w:rPr>
        <w:fldChar w:fldCharType="separate"/>
      </w:r>
      <w:r w:rsidR="00472B0E">
        <w:rPr>
          <w:noProof/>
          <w:sz w:val="22"/>
          <w:szCs w:val="22"/>
        </w:rPr>
        <w:t>(42)</w:t>
      </w:r>
      <w:r w:rsidR="00D1530D" w:rsidRPr="00EE43E9">
        <w:rPr>
          <w:sz w:val="22"/>
          <w:szCs w:val="22"/>
        </w:rPr>
        <w:fldChar w:fldCharType="end"/>
      </w:r>
      <w:r w:rsidR="00D1530D" w:rsidRPr="00EE43E9">
        <w:rPr>
          <w:sz w:val="22"/>
          <w:szCs w:val="22"/>
        </w:rPr>
        <w:t>,</w:t>
      </w:r>
      <w:r w:rsidRPr="00EE43E9">
        <w:rPr>
          <w:sz w:val="22"/>
          <w:szCs w:val="22"/>
        </w:rPr>
        <w:t xml:space="preserve"> to calculate</w:t>
      </w:r>
      <w:r w:rsidR="00D1530D" w:rsidRPr="00EE43E9">
        <w:rPr>
          <w:sz w:val="22"/>
          <w:szCs w:val="22"/>
        </w:rPr>
        <w:t xml:space="preserve"> annual antigenic advance, which we defined as the antigenic distance between strains of a given lineage (pre-2009 H1N1, post-2009 H1N1 or H3N2) that circulated in consecutive seasons</w:t>
      </w:r>
      <w:r w:rsidR="00CD3D54" w:rsidRPr="00EE43E9">
        <w:rPr>
          <w:sz w:val="22"/>
          <w:szCs w:val="22"/>
        </w:rPr>
        <w:t xml:space="preserve"> (</w:t>
      </w:r>
      <w:r w:rsidR="00CD3D54" w:rsidRPr="00EE43E9">
        <w:rPr>
          <w:rStyle w:val="SubtitleChar"/>
        </w:rPr>
        <w:t>Methods</w:t>
      </w:r>
      <w:r w:rsidR="00CD3D54" w:rsidRPr="00EE43E9">
        <w:rPr>
          <w:sz w:val="22"/>
          <w:szCs w:val="22"/>
        </w:rPr>
        <w:t>)</w:t>
      </w:r>
      <w:r w:rsidR="00871931" w:rsidRPr="00EE43E9">
        <w:rPr>
          <w:sz w:val="22"/>
          <w:szCs w:val="22"/>
        </w:rPr>
        <w:t xml:space="preserve">. </w:t>
      </w:r>
      <w:r w:rsidR="00E83171" w:rsidRPr="00EE43E9">
        <w:rPr>
          <w:sz w:val="22"/>
          <w:szCs w:val="22"/>
        </w:rPr>
        <w:t>The “antigenic distance” between two strains is used as a proxy for immune cross-protection and can be obtained using a variety of methods that map serological or genetic data into Euclidian space</w:t>
      </w:r>
      <w:r w:rsidR="00041844" w:rsidRPr="00EE43E9">
        <w:rPr>
          <w:sz w:val="22"/>
          <w:szCs w:val="22"/>
        </w:rPr>
        <w:t xml:space="preserve"> </w:t>
      </w:r>
      <w:r w:rsidR="00041844" w:rsidRPr="00EE43E9">
        <w:rPr>
          <w:sz w:val="22"/>
          <w:szCs w:val="22"/>
        </w:rPr>
        <w:fldChar w:fldCharType="begin"/>
      </w:r>
      <w:r w:rsidR="00472B0E">
        <w:rPr>
          <w:sz w:val="22"/>
          <w:szCs w:val="22"/>
        </w:rPr>
        <w:instrText xml:space="preserve"> ADDIN ZOTERO_ITEM CSL_CITATION {"citationID":"NxCoCUUL","properties":{"formattedCitation":"(42,43)","plainCitation":"(42,4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00041844" w:rsidRPr="00EE43E9">
        <w:rPr>
          <w:sz w:val="22"/>
          <w:szCs w:val="22"/>
        </w:rPr>
        <w:fldChar w:fldCharType="separate"/>
      </w:r>
      <w:r w:rsidR="00472B0E">
        <w:rPr>
          <w:noProof/>
          <w:sz w:val="22"/>
          <w:szCs w:val="22"/>
        </w:rPr>
        <w:t>(42,43)</w:t>
      </w:r>
      <w:r w:rsidR="00041844" w:rsidRPr="00EE43E9">
        <w:rPr>
          <w:sz w:val="22"/>
          <w:szCs w:val="22"/>
        </w:rPr>
        <w:fldChar w:fldCharType="end"/>
      </w:r>
      <w:r w:rsidR="00E83171" w:rsidRPr="00EE43E9">
        <w:rPr>
          <w:sz w:val="22"/>
          <w:szCs w:val="22"/>
        </w:rPr>
        <w:t>, or onto phylogenetic trees</w:t>
      </w:r>
      <w:r w:rsidR="00041844" w:rsidRPr="00EE43E9">
        <w:rPr>
          <w:sz w:val="22"/>
          <w:szCs w:val="22"/>
        </w:rPr>
        <w:t xml:space="preserve"> </w:t>
      </w:r>
      <w:r w:rsidR="00041844" w:rsidRPr="00EE43E9">
        <w:rPr>
          <w:sz w:val="22"/>
          <w:szCs w:val="22"/>
        </w:rPr>
        <w:fldChar w:fldCharType="begin"/>
      </w:r>
      <w:r w:rsidR="00472B0E">
        <w:rPr>
          <w:sz w:val="22"/>
          <w:szCs w:val="22"/>
        </w:rPr>
        <w:instrText xml:space="preserve"> ADDIN ZOTERO_ITEM CSL_CITATION {"citationID":"HQYcVwJr","properties":{"formattedCitation":"(41)","plainCitation":"(41)","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041844" w:rsidRPr="00EE43E9">
        <w:rPr>
          <w:sz w:val="22"/>
          <w:szCs w:val="22"/>
        </w:rPr>
        <w:fldChar w:fldCharType="separate"/>
      </w:r>
      <w:r w:rsidR="00472B0E">
        <w:rPr>
          <w:noProof/>
          <w:sz w:val="22"/>
          <w:szCs w:val="22"/>
        </w:rPr>
        <w:t>(41)</w:t>
      </w:r>
      <w:r w:rsidR="00041844" w:rsidRPr="00EE43E9">
        <w:rPr>
          <w:sz w:val="22"/>
          <w:szCs w:val="22"/>
        </w:rPr>
        <w:fldChar w:fldCharType="end"/>
      </w:r>
      <w:r w:rsidR="00E83171" w:rsidRPr="00EE43E9">
        <w:rPr>
          <w:sz w:val="22"/>
          <w:szCs w:val="22"/>
        </w:rPr>
        <w:t xml:space="preserve">. </w:t>
      </w:r>
    </w:p>
    <w:p w14:paraId="1C77E8F9" w14:textId="1409013B" w:rsidR="005376A4" w:rsidRPr="00276EA6" w:rsidRDefault="00802B48" w:rsidP="00041844">
      <w:pPr>
        <w:rPr>
          <w:strike/>
        </w:rPr>
      </w:pPr>
      <w:r w:rsidRPr="00EE43E9">
        <w:t xml:space="preserve">If the rate of antigenic drift is a strong driver of age-specific influenza risk, then the fraction of influenza cases observed in children should be negatively related </w:t>
      </w:r>
      <w:r w:rsidR="00CD3D54" w:rsidRPr="00EE43E9">
        <w:t>to</w:t>
      </w:r>
      <w:r w:rsidR="00E83171" w:rsidRPr="00EE43E9">
        <w:t xml:space="preserve"> annual</w:t>
      </w:r>
      <w:r w:rsidR="00CD3D54" w:rsidRPr="00EE43E9">
        <w:t xml:space="preserve"> antigenic advance</w:t>
      </w:r>
      <w:r w:rsidR="00EE43E9">
        <w:t xml:space="preserve"> </w:t>
      </w:r>
      <w:r w:rsidR="00EE43E9">
        <w:fldChar w:fldCharType="begin"/>
      </w:r>
      <w:r w:rsidR="00472B0E">
        <w:instrText xml:space="preserve"> ADDIN ZOTERO_ITEM CSL_CITATION {"citationID":"yxM5lB8P","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E43E9">
        <w:fldChar w:fldCharType="separate"/>
      </w:r>
      <w:r w:rsidR="00472B0E">
        <w:rPr>
          <w:noProof/>
        </w:rPr>
        <w:t>(28)</w:t>
      </w:r>
      <w:r w:rsidR="00EE43E9">
        <w:fldChar w:fldCharType="end"/>
      </w:r>
      <w:r w:rsidRPr="00EE43E9">
        <w:t xml:space="preserve">. </w:t>
      </w:r>
      <w:r w:rsidR="00CD3D54" w:rsidRPr="00EE43E9">
        <w:t>In other words, strains that have not changed</w:t>
      </w:r>
      <w:r w:rsidR="00D1530D" w:rsidRPr="00EE43E9">
        <w:t xml:space="preserve"> much a</w:t>
      </w:r>
      <w:r w:rsidR="00CD3D54" w:rsidRPr="00EE43E9">
        <w:t xml:space="preserve">ntigenically since the previous season should </w:t>
      </w:r>
      <w:r w:rsidR="005376A4" w:rsidRPr="00EE43E9">
        <w:t xml:space="preserve">be </w:t>
      </w:r>
      <w:r w:rsidR="0025230C" w:rsidRPr="00EE43E9">
        <w:t xml:space="preserve">unable to escape </w:t>
      </w:r>
      <w:r w:rsidR="00BA4AC4" w:rsidRPr="00EE43E9">
        <w:t>pre-existing</w:t>
      </w:r>
      <w:r w:rsidR="0025230C" w:rsidRPr="00EE43E9">
        <w:t xml:space="preserve"> immunity </w:t>
      </w:r>
      <w:r w:rsidR="00BA4AC4" w:rsidRPr="00EE43E9">
        <w:t xml:space="preserve">in immunologically experienced adults, </w:t>
      </w:r>
      <w:r w:rsidR="0025230C" w:rsidRPr="00EE43E9">
        <w:t xml:space="preserve">and </w:t>
      </w:r>
      <w:r w:rsidR="005376A4" w:rsidRPr="00EE43E9">
        <w:t>more restricted to causing cases</w:t>
      </w:r>
      <w:r w:rsidR="00CD3D54" w:rsidRPr="00EE43E9">
        <w:t xml:space="preserve"> in immunologically naïve children</w:t>
      </w:r>
      <w:r w:rsidR="00E83171" w:rsidRPr="00EE43E9">
        <w:t>; strains that have changed substantially (i.e. those exhibiting higher antigenic advance) will be less restricted to children</w:t>
      </w:r>
      <w:r w:rsidR="00CD3D54" w:rsidRPr="00EE43E9">
        <w:t xml:space="preserve">. </w:t>
      </w:r>
      <w:r w:rsidR="00B93295" w:rsidRPr="00EE43E9">
        <w:t>Consistent with this expectation</w:t>
      </w:r>
      <w:r w:rsidR="00BA4AC4" w:rsidRPr="00EE43E9">
        <w:t xml:space="preserve">, the </w:t>
      </w:r>
      <w:r w:rsidR="00F724D4" w:rsidRPr="00EE43E9">
        <w:t>ADHS</w:t>
      </w:r>
      <w:r w:rsidR="00BA4AC4" w:rsidRPr="00EE43E9">
        <w:t xml:space="preserve"> data showed a slight</w:t>
      </w:r>
      <w:r w:rsidRPr="00EE43E9">
        <w:t xml:space="preserve"> negative</w:t>
      </w:r>
      <w:r w:rsidR="00BA4AC4" w:rsidRPr="00EE43E9">
        <w:t xml:space="preserve"> association between annual advance and the </w:t>
      </w:r>
      <w:r w:rsidRPr="00EE43E9">
        <w:t>fraction of H3N2 cases observed in children, but the Pearson correlation was not strong enough to reach significance</w:t>
      </w:r>
      <w:r w:rsidR="00CD3D54" w:rsidRPr="00EE43E9">
        <w:t xml:space="preserve"> </w:t>
      </w:r>
      <w:r w:rsidR="006C54C9" w:rsidRPr="00EE43E9">
        <w:t>in any age</w:t>
      </w:r>
      <w:r w:rsidR="006C54C9" w:rsidRPr="00276EA6">
        <w:t xml:space="preserv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6A2FE627" w14:textId="3A8AF1DE" w:rsidR="000D6698" w:rsidRDefault="008256B0" w:rsidP="00420ED5">
      <w:r>
        <w:t>I</w:t>
      </w:r>
      <w:r w:rsidR="00BA4AC4" w:rsidRPr="00276EA6">
        <w:t xml:space="preserve">f evolutionary rate </w:t>
      </w:r>
      <w:r w:rsidR="00E83171">
        <w:t>is the dominant driver of</w:t>
      </w:r>
      <w:r w:rsidR="00BA4AC4" w:rsidRPr="00276EA6">
        <w:t xml:space="preserve"> epidemic age distribution, then outbreaks caused by H1N1 and H3N2 should converge in age distribution when annual antigenic advance </w:t>
      </w:r>
      <w:r w:rsidR="00BA4AC4" w:rsidRPr="00276EA6">
        <w:lastRenderedPageBreak/>
        <w:t>is similar</w:t>
      </w:r>
      <w:r w:rsidR="00FA2D56">
        <w:rPr>
          <w:strike/>
        </w:rPr>
        <w:t xml:space="preserve">. </w:t>
      </w:r>
      <w:r w:rsidR="00BA4AC4" w:rsidRPr="00276EA6">
        <w:t>However, the data showed that differences</w:t>
      </w:r>
      <w:r w:rsidR="006C54C9" w:rsidRPr="00276EA6">
        <w:t xml:space="preserve"> in H1N1 and H3N2’s age-specific impacts persisted, even </w:t>
      </w:r>
      <w:r w:rsidR="000279CC">
        <w:t>when lineages showed similar annual advance</w:t>
      </w:r>
      <w:r w:rsidR="00BA4AC4" w:rsidRPr="00276EA6">
        <w:t xml:space="preserve"> (</w:t>
      </w:r>
      <w:r w:rsidR="00BA4AC4" w:rsidRPr="00276EA6">
        <w:rPr>
          <w:rStyle w:val="SubtitleChar"/>
        </w:rPr>
        <w:t xml:space="preserve">Fig. </w:t>
      </w:r>
      <w:r w:rsidR="00010704">
        <w:rPr>
          <w:rStyle w:val="SubtitleChar"/>
        </w:rPr>
        <w:t>5</w:t>
      </w:r>
      <w:r w:rsidR="00BA4AC4" w:rsidRPr="00276EA6">
        <w:rPr>
          <w:rStyle w:val="SubtitleChar"/>
        </w:rPr>
        <w:t>A</w:t>
      </w:r>
      <w:r w:rsidR="00BA4AC4"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00BA4AC4" w:rsidRPr="00276EA6">
        <w:t>the data did not show</w:t>
      </w:r>
      <w:r w:rsidR="006C54C9" w:rsidRPr="00276EA6">
        <w:t xml:space="preserve"> a strong </w:t>
      </w:r>
      <w:r w:rsidR="000279CC">
        <w:t>signal that epidemic age distribution varies with the magnitude of antigenic drift</w:t>
      </w:r>
      <w:r w:rsidR="006C54C9" w:rsidRPr="00276EA6">
        <w:t>.</w:t>
      </w:r>
    </w:p>
    <w:p w14:paraId="1809822E" w14:textId="77777777" w:rsidR="00420ED5" w:rsidRDefault="00420ED5" w:rsidP="00420ED5"/>
    <w:p w14:paraId="0E10EABF" w14:textId="101E0198" w:rsidR="00FD481E" w:rsidRPr="00276EA6" w:rsidRDefault="007061B4" w:rsidP="00EE1AE1">
      <w:pPr>
        <w:pStyle w:val="Heading1"/>
      </w:pPr>
      <w:r w:rsidRPr="00276EA6">
        <w:t>Discussion</w:t>
      </w:r>
    </w:p>
    <w:p w14:paraId="5F6E102F" w14:textId="72CE6DBA" w:rsidR="002B42F1" w:rsidRDefault="00B978E7" w:rsidP="000B362C">
      <w:r>
        <w:t>Our analyses of two large datasets of influenza cases confirmed a difference in age-specific impacts of seasonal H1 and H3,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w:t>
      </w:r>
      <w:r w:rsidR="00FA2D56">
        <w:t xml:space="preserve"> </w:t>
      </w:r>
      <w:r w:rsidR="00FA2D56">
        <w:fldChar w:fldCharType="begin"/>
      </w:r>
      <w:r w:rsidR="00472B0E">
        <w:instrText xml:space="preserve"> ADDIN ZOTERO_ITEM CSL_CITATION {"citationID":"ash257sl47","properties":{"formattedCitation":"(25,27)","plainCitation":"(25,27)","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FA2D56">
        <w:fldChar w:fldCharType="separate"/>
      </w:r>
      <w:r w:rsidR="00472B0E" w:rsidRPr="00472B0E">
        <w:t>(25,27)</w:t>
      </w:r>
      <w:r w:rsidR="00FA2D56">
        <w:fldChar w:fldCharType="end"/>
      </w:r>
      <w:r>
        <w:t>.</w:t>
      </w:r>
      <w:r w:rsidR="00E678E2">
        <w:t xml:space="preserve"> </w:t>
      </w:r>
      <w:r w:rsidR="002A0C29" w:rsidRPr="00276EA6">
        <w:t xml:space="preserve">The data did not support strong effects from </w:t>
      </w:r>
      <w:r w:rsidR="003B63E9" w:rsidRPr="00276EA6">
        <w:t xml:space="preserve">broader HA group-level imprinting, </w:t>
      </w:r>
      <w:r w:rsidR="0087491A">
        <w:t>as recently detected for novel zoonotic subtypes</w:t>
      </w:r>
      <w:r w:rsidR="00E678E2">
        <w:t xml:space="preserve"> </w:t>
      </w:r>
      <w:r w:rsidR="00E678E2">
        <w:fldChar w:fldCharType="begin"/>
      </w:r>
      <w:r w:rsidR="00EE43E9">
        <w:instrText xml:space="preserve"> ADDIN ZOTERO_ITEM CSL_CITATION {"citationID":"gSvSbIOY","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E678E2">
        <w:fldChar w:fldCharType="separate"/>
      </w:r>
      <w:r w:rsidR="00EE43E9">
        <w:rPr>
          <w:noProof/>
        </w:rPr>
        <w:t>(10,12)</w:t>
      </w:r>
      <w:r w:rsidR="00E678E2">
        <w:fldChar w:fldCharType="end"/>
      </w:r>
      <w:r w:rsidR="0087491A">
        <w:t xml:space="preserve">, </w:t>
      </w:r>
      <w:r w:rsidR="003B63E9" w:rsidRPr="00276EA6">
        <w:t xml:space="preserve">or from differences in each subtype’s rates of antigenic </w:t>
      </w:r>
      <w:r w:rsidR="00E678E2">
        <w:t xml:space="preserve">evolution </w:t>
      </w:r>
      <w:r w:rsidR="00E678E2">
        <w:fldChar w:fldCharType="begin"/>
      </w:r>
      <w:r w:rsidR="00472B0E">
        <w:instrText xml:space="preserve"> ADDIN ZOTERO_ITEM CSL_CITATION {"citationID":"OCl0TmVi","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678E2">
        <w:fldChar w:fldCharType="separate"/>
      </w:r>
      <w:r w:rsidR="00472B0E">
        <w:rPr>
          <w:noProof/>
        </w:rPr>
        <w:t>(28)</w:t>
      </w:r>
      <w:r w:rsidR="00E678E2">
        <w:fldChar w:fldCharType="end"/>
      </w:r>
      <w:r w:rsidR="003B63E9" w:rsidRPr="00276EA6">
        <w:t xml:space="preserve">. </w:t>
      </w:r>
    </w:p>
    <w:p w14:paraId="01C45ABF" w14:textId="23D9CECD" w:rsidR="00A02C2F" w:rsidRPr="000B362C" w:rsidRDefault="00E37367" w:rsidP="000B362C">
      <w:pPr>
        <w:rPr>
          <w:shd w:val="clear" w:color="auto" w:fill="FFFFFF"/>
        </w:rPr>
      </w:pPr>
      <w:r>
        <w:t xml:space="preserve">As additional evidence that </w:t>
      </w:r>
      <w:r w:rsidR="00474931">
        <w:t xml:space="preserve">birth year, rather than age, drives subtype-specific differences in </w:t>
      </w:r>
      <w:r w:rsidR="00A02C2F">
        <w:t xml:space="preserve">seasonal influenza </w:t>
      </w:r>
      <w:r w:rsidR="00474931">
        <w:t>risk</w:t>
      </w:r>
      <w:r w:rsidR="00A02C2F">
        <w:t>, H3N2’s impacts have only recently shifted toward the elderly, as cohorts with mismatched, H1N1 imprinting have grown older</w:t>
      </w:r>
      <w:r w:rsidR="002E7568">
        <w:rPr>
          <w:shd w:val="clear" w:color="auto" w:fill="FFFFFF"/>
        </w:rPr>
        <w:t xml:space="preserve">. When it first emerged in 1968, H3N2 caused little or no excess mortality in the elderly, putatively because those who were elderly adults in 1968 had been exposed, as children or young adults, to an H3 virus that had </w:t>
      </w:r>
      <w:r w:rsidR="002E7568">
        <w:rPr>
          <w:shd w:val="clear" w:color="auto" w:fill="FFFFFF"/>
        </w:rPr>
        <w:lastRenderedPageBreak/>
        <w:t>circulated in the late 1800s</w:t>
      </w:r>
      <w:r w:rsidR="000B362C">
        <w:rPr>
          <w:shd w:val="clear" w:color="auto" w:fill="FFFFFF"/>
        </w:rPr>
        <w:t xml:space="preserve"> </w:t>
      </w:r>
      <w:r w:rsidR="004920B2">
        <w:fldChar w:fldCharType="begin"/>
      </w:r>
      <w:r w:rsidR="005C7A07">
        <w:instrText xml:space="preserve"> ADDIN ZOTERO_ITEM CSL_CITATION {"citationID":"ON4Wd9sC","properties":{"formattedCitation":"(8,10)","plainCitation":"(8,10)","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4920B2">
        <w:fldChar w:fldCharType="separate"/>
      </w:r>
      <w:r w:rsidR="005C7A07">
        <w:rPr>
          <w:noProof/>
        </w:rPr>
        <w:t>(8,10)</w:t>
      </w:r>
      <w:r w:rsidR="004920B2">
        <w:fldChar w:fldCharType="end"/>
      </w:r>
      <w:r w:rsidR="004920B2">
        <w:t xml:space="preserve">. </w:t>
      </w:r>
      <w:r w:rsidR="005C7A07">
        <w:t>Meanwhile, H1N1-imprinted cohorts</w:t>
      </w:r>
      <w:r w:rsidR="00A02C2F">
        <w:t xml:space="preserve"> (&lt;50 at the time of the H3N2 pandemic), experienced considerable excess mortality</w:t>
      </w:r>
      <w:r w:rsidR="00800AC9">
        <w:t xml:space="preserve"> at the time of H3N2’s emergence</w:t>
      </w:r>
      <w:r w:rsidR="00A02C2F">
        <w:t xml:space="preserve"> </w:t>
      </w:r>
      <w:r w:rsidR="00AE5678">
        <w:fldChar w:fldCharType="begin"/>
      </w:r>
      <w:r w:rsidR="00AE5678">
        <w:instrText xml:space="preserve"> ADDIN ZOTERO_ITEM CSL_CITATION {"citationID":"fkfeKrea","properties":{"formattedCitation":"(8)","plainCitation":"(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00AE5678">
        <w:fldChar w:fldCharType="separate"/>
      </w:r>
      <w:r w:rsidR="00AE5678">
        <w:rPr>
          <w:noProof/>
        </w:rPr>
        <w:t>(8)</w:t>
      </w:r>
      <w:r w:rsidR="00AE5678">
        <w:fldChar w:fldCharType="end"/>
      </w:r>
      <w:r w:rsidR="00A02C2F">
        <w:t>, and continue to experience excess H3N2 morbidity and mortality today as elderly adults</w:t>
      </w:r>
      <w:r w:rsidR="00800AC9">
        <w:t xml:space="preserve"> (</w:t>
      </w:r>
      <w:r w:rsidR="00800AC9">
        <w:fldChar w:fldCharType="begin"/>
      </w:r>
      <w:r w:rsidR="00472B0E">
        <w:instrText xml:space="preserve"> ADDIN ZOTERO_ITEM CSL_CITATION {"citationID":"JEm98TqF","properties":{"formattedCitation":"(25\\uc0\\u8211{}27)","plainCitation":"(25–27)","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800AC9">
        <w:fldChar w:fldCharType="separate"/>
      </w:r>
      <w:r w:rsidR="00472B0E" w:rsidRPr="00472B0E">
        <w:rPr>
          <w:color w:val="000000"/>
        </w:rPr>
        <w:t>(25–27)</w:t>
      </w:r>
      <w:r w:rsidR="00800AC9">
        <w:fldChar w:fldCharType="end"/>
      </w:r>
      <w:r w:rsidR="00800AC9">
        <w:t xml:space="preserve">, </w:t>
      </w:r>
      <w:r w:rsidR="00800AC9" w:rsidRPr="00472B0E">
        <w:rPr>
          <w:b/>
          <w:bCs/>
          <w:i/>
          <w:iCs/>
        </w:rPr>
        <w:t>Fig. 2-3</w:t>
      </w:r>
      <w:r w:rsidR="00800AC9">
        <w:t>)</w:t>
      </w:r>
      <w:r w:rsidR="005C7A07">
        <w:t>.</w:t>
      </w:r>
      <w:r w:rsidR="004920B2">
        <w:t xml:space="preserve"> </w:t>
      </w:r>
      <w:r w:rsidR="00AE5678">
        <w:t xml:space="preserve">In short, across decades of circulation in humans, H3N2’s impacts have remained consistent with respect to birth </w:t>
      </w:r>
      <w:proofErr w:type="gramStart"/>
      <w:r w:rsidR="00AE5678">
        <w:t>year, but</w:t>
      </w:r>
      <w:proofErr w:type="gramEnd"/>
      <w:r w:rsidR="00AE5678">
        <w:t xml:space="preserve"> have shifted with respect to age. </w:t>
      </w:r>
    </w:p>
    <w:p w14:paraId="17C494C6" w14:textId="0F3CB338" w:rsidR="002B42F1" w:rsidRDefault="00CE3037" w:rsidP="002B42F1">
      <w:r w:rsidRPr="00276EA6">
        <w:t xml:space="preserve">Model comparison on both data sets independently provided the strongest support for effects from childhood imprinting to NA. Although NA is not as </w:t>
      </w:r>
      <w:r w:rsidR="00027C8C" w:rsidRPr="00276EA6">
        <w:t>intensively</w:t>
      </w:r>
      <w:r w:rsidRPr="00276EA6">
        <w:t xml:space="preserve"> studied as HA, these results emphasize the importance of both antigens as drivers of protection</w:t>
      </w:r>
      <w:r w:rsidR="009B5ACC" w:rsidRPr="00276EA6">
        <w:t xml:space="preserve"> against seasonal influenza</w:t>
      </w:r>
      <w:r w:rsidR="00EE1AE1">
        <w:t xml:space="preserve"> </w:t>
      </w:r>
      <w:r w:rsidR="00EE1AE1">
        <w:fldChar w:fldCharType="begin"/>
      </w:r>
      <w:r w:rsidR="00472B0E">
        <w:instrText xml:space="preserve"> ADDIN ZOTERO_ITEM CSL_CITATION {"citationID":"jHpxUuTj","properties":{"formattedCitation":"(44,45)","plainCitation":"(44,45)","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schema":"https://github.com/citation-style-language/schema/raw/master/csl-citation.json"} </w:instrText>
      </w:r>
      <w:r w:rsidR="00EE1AE1">
        <w:fldChar w:fldCharType="separate"/>
      </w:r>
      <w:r w:rsidR="00472B0E">
        <w:rPr>
          <w:noProof/>
        </w:rPr>
        <w:t>(44,45)</w:t>
      </w:r>
      <w:r w:rsidR="00EE1AE1">
        <w:fldChar w:fldCharType="end"/>
      </w:r>
      <w:r w:rsidRPr="00276EA6">
        <w:t xml:space="preserve">. </w:t>
      </w:r>
      <w:r w:rsidR="003E5005">
        <w:t>T</w:t>
      </w:r>
      <w:r w:rsidR="00E678E2">
        <w:t>he 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 xml:space="preserve">independently emerged as the top two models in terms of AIC. </w:t>
      </w:r>
      <w:r w:rsidR="00E125A6">
        <w:t>Realistically,</w:t>
      </w:r>
      <w:r w:rsidR="00CF38C7" w:rsidRPr="00276EA6">
        <w:t xml:space="preserve"> some combination of effects from both HA and NA subtype-level imprinting </w:t>
      </w:r>
      <w:r w:rsidR="00E125A6">
        <w:t>probably shape</w:t>
      </w:r>
      <w:r w:rsidR="00E125A6"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rsidR="00E125A6">
        <w:t xml:space="preserve">simple, single-antigen models </w:t>
      </w:r>
      <w:r w:rsidR="00041844">
        <w:t xml:space="preserve">considered </w:t>
      </w:r>
      <w:r w:rsidR="00E125A6">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rsidR="00E125A6">
        <w:t xml:space="preserve"> from imprinting to HA and NA, or to other antigens</w:t>
      </w:r>
      <w:r w:rsidR="00D3287E">
        <w:t xml:space="preserve"> such as internal proteins</w:t>
      </w:r>
      <w:r w:rsidR="0021176C" w:rsidRPr="00276EA6">
        <w:t xml:space="preserve">. </w:t>
      </w:r>
    </w:p>
    <w:p w14:paraId="50AAACC3" w14:textId="17219E67" w:rsidR="006E4B7E" w:rsidRPr="00276EA6" w:rsidRDefault="00D3287E" w:rsidP="002B42F1">
      <w:r>
        <w:t>Collinearities in model predictions</w:t>
      </w:r>
      <w:r w:rsidR="00873ADD">
        <w:t xml:space="preserve"> emerge</w:t>
      </w:r>
      <w:r>
        <w:t>d</w:t>
      </w:r>
      <w:r w:rsidR="00873ADD">
        <w:t xml:space="preserve"> inevitably from influenza’s </w:t>
      </w:r>
      <w:r w:rsidR="00AD7175">
        <w:t xml:space="preserve">limited </w:t>
      </w:r>
      <w:r w:rsidR="00873ADD">
        <w:t xml:space="preserve">history of circulation in humans across the past </w:t>
      </w:r>
      <w:proofErr w:type="gramStart"/>
      <w:r w:rsidR="00873ADD">
        <w:t>century</w:t>
      </w:r>
      <w:r w:rsidR="00AD7175">
        <w:t>, and</w:t>
      </w:r>
      <w:proofErr w:type="gramEnd"/>
      <w:r w:rsidR="00AD7175">
        <w:t xml:space="preserve"> will limit the scope of inference supported by 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t>, such as those recently funded by the National Institutes of Health</w:t>
      </w:r>
      <w:r w:rsidR="00EE43E9">
        <w:t xml:space="preserve"> </w:t>
      </w:r>
      <w:r w:rsidR="00EE43E9">
        <w:fldChar w:fldCharType="begin"/>
      </w:r>
      <w:r w:rsidR="00472B0E">
        <w:instrText xml:space="preserve"> ADDIN ZOTERO_ITEM CSL_CITATION {"citationID":"eUG3ArHw","properties":{"formattedCitation":"(46)","plainCitation":"(46)","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EE43E9">
        <w:fldChar w:fldCharType="separate"/>
      </w:r>
      <w:r w:rsidR="00472B0E">
        <w:rPr>
          <w:noProof/>
        </w:rPr>
        <w:t>(46)</w:t>
      </w:r>
      <w:r w:rsidR="00EE43E9">
        <w:fldChar w:fldCharType="end"/>
      </w:r>
      <w:r w:rsidR="00AD7175">
        <w:t xml:space="preserve">. Alternatively, the development of immunological biomarkers </w:t>
      </w:r>
      <w:r w:rsidR="00041844">
        <w:t>for diagnosis of</w:t>
      </w:r>
      <w:r w:rsidR="00AD7175">
        <w:t xml:space="preserve"> imprinting status in individual </w:t>
      </w:r>
      <w:r w:rsidR="00AD7175">
        <w:lastRenderedPageBreak/>
        <w:t>patients could substantially increase the power of epidemiological inference</w:t>
      </w:r>
      <w:r>
        <w:t xml:space="preserve">, which currently relies </w:t>
      </w:r>
      <w:r w:rsidR="00041844">
        <w:t xml:space="preserve">instead </w:t>
      </w:r>
      <w:r>
        <w:t xml:space="preserve">on probabilistic reconstructions of imprinting histories according to birth year </w:t>
      </w:r>
      <w:r>
        <w:fldChar w:fldCharType="begin"/>
      </w:r>
      <w:r w:rsidR="00FE6A33">
        <w: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fldChar w:fldCharType="separate"/>
      </w:r>
      <w:r w:rsidR="00FE6A33">
        <w:rPr>
          <w:noProof/>
        </w:rPr>
        <w:t>(12)</w:t>
      </w:r>
      <w:r>
        <w:fldChar w:fldCharType="end"/>
      </w:r>
      <w:r w:rsidR="00AD7175">
        <w:t>.</w:t>
      </w:r>
    </w:p>
    <w:p w14:paraId="29D4BCE6" w14:textId="48ECC94B" w:rsidR="00436E33" w:rsidRPr="00276EA6" w:rsidRDefault="00F76193" w:rsidP="00276EA6">
      <w:r>
        <w:t>Our finding</w:t>
      </w:r>
      <w:r w:rsidRPr="00276EA6">
        <w:t xml:space="preserve"> </w:t>
      </w:r>
      <w:r w:rsidR="00734EAB" w:rsidRPr="00276EA6">
        <w:t xml:space="preserve">that narrow, within-subtype imprinting has much stronger impacts than broader, HA group-level imprinting is </w:t>
      </w:r>
      <w:r w:rsidR="00436E33" w:rsidRPr="00276EA6">
        <w:t xml:space="preserve">consistent with </w:t>
      </w:r>
      <w:r w:rsidR="002B42F1">
        <w:t>the clear impact of narrow immunity on seasonal influenza’s evolutionary dynamics</w:t>
      </w:r>
      <w:r w:rsidR="001D4FC6" w:rsidRPr="00276EA6">
        <w:t xml:space="preserve"> </w:t>
      </w:r>
      <w:r w:rsidR="004568B5" w:rsidRPr="00276EA6">
        <w:fldChar w:fldCharType="begin"/>
      </w:r>
      <w:r w:rsidR="00472B0E">
        <w:instrText xml:space="preserve"> ADDIN ZOTERO_ITEM CSL_CITATION {"citationID":"cz3MEbkY","properties":{"formattedCitation":"(28,47)","plainCitation":"(28,4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472B0E">
        <w:rPr>
          <w:color w:val="000000"/>
        </w:rPr>
        <w:t>(28,47)</w:t>
      </w:r>
      <w:r w:rsidR="004568B5" w:rsidRPr="00276EA6">
        <w:fldChar w:fldCharType="end"/>
      </w:r>
      <w:r w:rsidR="00436E33" w:rsidRPr="00276EA6">
        <w:t>.</w:t>
      </w:r>
      <w:r w:rsidR="00734EAB" w:rsidRPr="00276EA6">
        <w:t xml:space="preserve"> </w:t>
      </w:r>
      <w:r w:rsidR="00436E33" w:rsidRPr="00276EA6">
        <w:t xml:space="preserve">Still, given that narrow immunity </w:t>
      </w:r>
      <w:r w:rsidR="000B362C">
        <w:t>decays</w:t>
      </w:r>
      <w:r w:rsidR="00436E33" w:rsidRPr="00276EA6">
        <w:t xml:space="preserve">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472B0E">
        <w:instrText xml:space="preserve"> ADDIN ZOTERO_ITEM CSL_CITATION {"citationID":"65Dsww1H","properties":{"formattedCitation":"(42)","plainCitation":"(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472B0E">
        <w:rPr>
          <w:noProof/>
        </w:rPr>
        <w:t>(42)</w:t>
      </w:r>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w:t>
      </w:r>
      <w:r w:rsidR="00647DAD">
        <w:t xml:space="preserve">HI </w:t>
      </w:r>
      <w:r w:rsidR="004B4E62" w:rsidRPr="00276EA6">
        <w:t>titers</w:t>
      </w:r>
      <w:r w:rsidR="001D4FC6" w:rsidRPr="00276EA6">
        <w:t xml:space="preserve"> </w:t>
      </w:r>
      <w:r w:rsidR="001D4FC6" w:rsidRPr="00276EA6">
        <w:fldChar w:fldCharType="begin"/>
      </w:r>
      <w:r w:rsidR="00472B0E">
        <w:instrText xml:space="preserve"> ADDIN ZOTERO_ITEM CSL_CITATION {"citationID":"9wM96rh8","properties":{"formattedCitation":"(42)","plainCitation":"(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472B0E">
        <w:rPr>
          <w:noProof/>
        </w:rPr>
        <w:t>(42)</w:t>
      </w:r>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w:t>
      </w:r>
      <w:r w:rsidR="00EE1AE1">
        <w:t>homosubtypic</w:t>
      </w:r>
      <w:r w:rsidR="004F5A58" w:rsidRPr="00276EA6">
        <w:t xml:space="preserve">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r w:rsidR="009251EC">
        <w:t xml:space="preserve">. The HI assay only measures antibodies specific to sites near the receptor binding domain, and neither assay captures </w:t>
      </w:r>
      <w:r w:rsidR="001953D9">
        <w:t xml:space="preserve">effects </w:t>
      </w:r>
      <w:r w:rsidR="00DB2C53">
        <w:t>from</w:t>
      </w:r>
      <w:r w:rsidR="001953D9">
        <w:t xml:space="preserve"> cellular immunity</w:t>
      </w:r>
      <w:r w:rsidR="000B362C">
        <w:t xml:space="preserve"> (especially from CD</w:t>
      </w:r>
      <w:r w:rsidR="002B42F1">
        <w:t>4</w:t>
      </w:r>
      <w:r w:rsidR="000B362C">
        <w:t>+ T cells),</w:t>
      </w:r>
      <w:r w:rsidR="009251EC">
        <w:t xml:space="preserve"> </w:t>
      </w:r>
      <w:r w:rsidR="000B362C">
        <w:t>or from</w:t>
      </w:r>
      <w:r w:rsidR="009251EC">
        <w:t xml:space="preserve"> other mechanisms of protection </w:t>
      </w:r>
      <w:r w:rsidR="009251EC">
        <w:fldChar w:fldCharType="begin"/>
      </w:r>
      <w:r w:rsidR="00143E5A">
        <w:instrText xml:space="preserve"> ADDIN ZOTERO_ITEM CSL_CITATION {"citationID":"eepkCjsR","properties":{"formattedCitation":"(18,19)","plainCitation":"(18,19)","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9251EC">
        <w:fldChar w:fldCharType="separate"/>
      </w:r>
      <w:r w:rsidR="00143E5A">
        <w:rPr>
          <w:noProof/>
        </w:rPr>
        <w:t>(18,19)</w:t>
      </w:r>
      <w:r w:rsidR="009251EC">
        <w:fldChar w:fldCharType="end"/>
      </w:r>
      <w:r w:rsidR="001953D9">
        <w:t>.</w:t>
      </w:r>
      <w:r w:rsidR="00DB2C53">
        <w:t xml:space="preserve"> </w:t>
      </w:r>
      <w:r w:rsidR="009251EC">
        <w:t xml:space="preserve">Both assays are imperfect correlates of in-vivo protection in humans or animal models </w:t>
      </w:r>
      <w:r w:rsidR="009251EC">
        <w:fldChar w:fldCharType="begin"/>
      </w:r>
      <w:r w:rsidR="00472B0E">
        <w:instrText xml:space="preserve"> ADDIN ZOTERO_ITEM CSL_CITATION {"citationID":"LED9AaRM","properties":{"formattedCitation":"(18,32,48\\uc0\\u8211{}50)","plainCitation":"(18,32,48–50)","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2,"uris":["http://zotero.org/groups/2313999/items/DGNE8BMF"],"uri":["http://zotero.org/groups/2313999/items/DGNE8BMF"],"itemData":{"id":1262,"type":"article-journal","title":"Highly Conserved Protective Epitopes on Influenza B Viruses","container-title":"Science","page":"1343-1348","volume":"337","issue":"6100","source":"science.sciencemag.org","abstract":"Identification of broadly neutralizing antibodies against influenza A viruses has raised hopes for the development of monoclonal antibody–based immunotherapy and “universal” vaccines for influenza. However, a substantial part of the annual flu burden is caused by two cocirculating, antigenically distinct lineages of influenza B viruses. Here, we report human monoclonal antibodies, CR8033, CR8071, and CR9114, that protect mice against lethal challenge from both lineages. Antibodies CR8033 and CR8071 recognize distinct conserved epitopes in the head region of the influenza B hemagglutinin (HA), whereas CR9114 binds a conserved epitope in the HA stem and protects against lethal challenge with influenza A and B viruses. These antibodies may inform on development of monoclonal antibody–based treatments and a universal flu vaccine for all influenza A and B viruses.\nThree broadly neutralizing human monoclonal antibodies protect mice against influenza B.\nThree broadly neutralizing human monoclonal antibodies protect mice against influenza B.","DOI":"10.1126/science.1222908","ISSN":"0036-8075, 1095-9203","note":"PMID: 22878502","language":"en","author":[{"family":"Dreyfus","given":"Cyrille"},{"family":"Laursen","given":"Nick S."},{"family":"Kwaks","given":"Ted"},{"family":"Zuijdgeest","given":"David"},{"family":"Khayat","given":"Reza"},{"family":"Ekiert","given":"Damian C."},{"family":"Lee","given":"Jeong Hyun"},{"family":"Metlagel","given":"Zoltan"},{"family":"Bujny","given":"Miriam V."},{"family":"Jongeneelen","given":"Mandy"},{"family":"Vlugt","given":"Remko","dropping-particle":"van der"},{"family":"Lamrani","given":"Mohammed"},{"family":"Korse","given":"Hans J. W. M."},{"family":"Geelen","given":"Eric"},{"family":"Sahin","given":"Özcan"},{"family":"Sieuwerts","given":"Martijn"},{"family":"Brakenhoff","given":"Just P. J."},{"family":"Vogels","given":"Ronald"},{"family":"Li","given":"Olive T. W."},{"family":"Poon","given":"Leo L. M."},{"family":"Peiris","given":"Malik"},{"family":"Koudstaal","given":"Wouter"},{"family":"Ward","given":"Andrew B."},{"family":"Wilson","given":"Ian A."},{"family":"Goudsmit","given":"Jaap"},{"family":"Friesen","given":"Robert H. E."}],"issued":{"date-parts":[["2012",9,14]]}}},{"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rsidR="009251EC">
        <w:fldChar w:fldCharType="separate"/>
      </w:r>
      <w:r w:rsidR="00472B0E" w:rsidRPr="00472B0E">
        <w:rPr>
          <w:color w:val="000000"/>
        </w:rPr>
        <w:t>(18,32,48–50)</w:t>
      </w:r>
      <w:r w:rsidR="009251EC">
        <w:fldChar w:fldCharType="end"/>
      </w:r>
      <w:r w:rsidR="009251EC">
        <w:t xml:space="preserve">. </w:t>
      </w:r>
    </w:p>
    <w:p w14:paraId="65A47CF9" w14:textId="64262B44" w:rsidR="003E5005" w:rsidRDefault="002B42F1" w:rsidP="00276EA6">
      <w:r>
        <w:t>Another potential</w:t>
      </w:r>
      <w:r w:rsidR="00436E33" w:rsidRPr="00276EA6">
        <w:t xml:space="preserve"> explanation for the longevity of </w:t>
      </w:r>
      <w:r w:rsidR="00EE1AE1">
        <w:t>homosubtypic</w:t>
      </w:r>
      <w:r w:rsidR="004F5A58" w:rsidRPr="00276EA6">
        <w:t xml:space="preserve"> </w:t>
      </w:r>
      <w:r w:rsidR="005F5F36" w:rsidRPr="00276EA6">
        <w:t xml:space="preserve">childhood </w:t>
      </w:r>
      <w:r w:rsidR="004F5A58" w:rsidRPr="00276EA6">
        <w:t>imprinting protection</w:t>
      </w:r>
      <w:r w:rsidR="00436E33" w:rsidRPr="00276EA6">
        <w:t xml:space="preserve"> is that imprinting to a particular HA or NA subtype builds strong memory </w:t>
      </w:r>
      <w:r w:rsidR="00CF38C7" w:rsidRPr="00276EA6">
        <w:t xml:space="preserve">of epitopes </w:t>
      </w:r>
      <w:r w:rsidR="00CF38C7" w:rsidRPr="003E5005">
        <w:t xml:space="preserve">conserved among </w:t>
      </w:r>
      <w:r w:rsidR="00EE1AE1">
        <w:t>homosubtypic</w:t>
      </w:r>
      <w:r w:rsidR="00CF38C7" w:rsidRPr="003E5005">
        <w:t xml:space="preserve"> variants of the same subtype, but not across subty</w:t>
      </w:r>
      <w:r w:rsidR="00CF38C7" w:rsidRPr="00AA1F16">
        <w:t>pes</w:t>
      </w:r>
      <w:r w:rsidR="00E125A6" w:rsidRPr="00AA1F16">
        <w:t xml:space="preserve">. </w:t>
      </w:r>
      <w:r w:rsidR="00A60E98">
        <w:t>Immunological studies show</w:t>
      </w:r>
      <w:r w:rsidR="00E125A6" w:rsidRPr="00241B71">
        <w:t xml:space="preserve"> B cell memory shifts over time to focus on conserved influenza </w:t>
      </w:r>
      <w:r w:rsidR="00E125A6" w:rsidRPr="00241B71">
        <w:lastRenderedPageBreak/>
        <w:t xml:space="preserve">epitopes, </w:t>
      </w:r>
      <w:r w:rsidR="003E5005" w:rsidRPr="00241B71">
        <w:t xml:space="preserve">as </w:t>
      </w:r>
      <w:r w:rsidR="00A60E98">
        <w:t>a lifetime of</w:t>
      </w:r>
      <w:r w:rsidR="003E5005" w:rsidRPr="00241B71">
        <w:t xml:space="preserve">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w:t>
      </w:r>
      <w:r w:rsidR="00A60E98">
        <w:t>s</w:t>
      </w:r>
      <w:r w:rsidR="003E5005" w:rsidRPr="00873ADD">
        <w:t xml:space="preserve"> </w:t>
      </w:r>
      <w:r w:rsidR="00A60E98">
        <w:t>memory of unchanged epitopes</w:t>
      </w:r>
      <w:r w:rsidR="003E5005" w:rsidRPr="00D3287E">
        <w:t xml:space="preserve"> </w:t>
      </w:r>
      <w:r w:rsidR="003E5005" w:rsidRPr="00AA1F16">
        <w:fldChar w:fldCharType="begin"/>
      </w:r>
      <w:r w:rsidR="00143E5A">
        <w:instrText xml:space="preserve"> ADDIN ZOTERO_ITEM CSL_CITATION {"citationID":"a1ngpffmd74","properties":{"formattedCitation":"(15,51)","plainCitation":"(15,51)","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3E5005" w:rsidRPr="00AA1F16">
        <w:fldChar w:fldCharType="separate"/>
      </w:r>
      <w:r w:rsidR="00143E5A">
        <w:rPr>
          <w:color w:val="000000"/>
          <w:sz w:val="22"/>
        </w:rPr>
        <w:t>(15,51)</w:t>
      </w:r>
      <w:r w:rsidR="003E5005" w:rsidRPr="00AA1F16">
        <w:fldChar w:fldCharType="end"/>
      </w:r>
      <w:r w:rsidR="00436E33" w:rsidRPr="003E5005">
        <w:t xml:space="preserve">. 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r w:rsidR="00143E5A">
        <w:instrText xml:space="preserve"> ADDIN ZOTERO_ITEM CSL_CITATION {"citationID":"uWKmTevL","properties":{"formattedCitation":"(52)","plainCitation":"(5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E125A6" w:rsidRPr="00AA1F16">
        <w:fldChar w:fldCharType="separate"/>
      </w:r>
      <w:r w:rsidR="00143E5A">
        <w:rPr>
          <w:noProof/>
        </w:rPr>
        <w:t>(52)</w:t>
      </w:r>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r w:rsidR="00EE1AE1">
        <w:t>homosubtypic</w:t>
      </w:r>
      <w:r w:rsidR="00CF38C7" w:rsidRPr="0053253B">
        <w:t xml:space="preserve"> </w:t>
      </w:r>
      <w:r w:rsidR="00436E33" w:rsidRPr="0053253B">
        <w:t xml:space="preserve">antigenic targets </w:t>
      </w:r>
      <w:r w:rsidR="005F5F36" w:rsidRPr="0053253B">
        <w:t>as they</w:t>
      </w:r>
      <w:r w:rsidR="005F5F36" w:rsidRPr="009E1848">
        <w:t xml:space="preserve"> 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ill serve in the future, not as final products but as prototyp</w:t>
      </w:r>
      <w:r w:rsidR="00436E33" w:rsidRPr="00BB5138">
        <w:t>es that can be rapidly and effec</w:t>
      </w:r>
      <w:r w:rsidR="00436E33" w:rsidRPr="004A7254">
        <w:t>tively tailored to recognize drifted influenza strains of the same subtype</w:t>
      </w:r>
      <w:r w:rsidR="00436E33" w:rsidRPr="003E5005">
        <w:t>.</w:t>
      </w:r>
      <w:r w:rsidR="00436E33" w:rsidRPr="00276EA6">
        <w:t xml:space="preserve"> </w:t>
      </w:r>
    </w:p>
    <w:p w14:paraId="317219E8" w14:textId="4F8BC9B7" w:rsidR="00A60E98" w:rsidRDefault="00436E33" w:rsidP="00276EA6">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w:t>
      </w:r>
      <w:r w:rsidR="00A60E98">
        <w:t xml:space="preserve">, and vaccination, </w:t>
      </w:r>
      <w:r w:rsidR="00BB1FF8">
        <w:t>older cohorts have evidently failed to develop equally strong protection against H3N2</w:t>
      </w:r>
      <w:r w:rsidR="00E7753C" w:rsidRPr="00276EA6">
        <w:t xml:space="preserve">. </w:t>
      </w:r>
      <w:r w:rsidR="00A60E98">
        <w:t>A</w:t>
      </w:r>
      <w:r w:rsidR="006D69D8">
        <w:t>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w:t>
      </w:r>
      <w:r w:rsidR="00A60E98">
        <w:t>, may also have amplified the strength and longevity of H1N1 protection in these cohorts</w:t>
      </w:r>
      <w:r w:rsidR="00A74679">
        <w:t xml:space="preserve"> </w:t>
      </w:r>
      <w:r w:rsidR="00F51E45" w:rsidRPr="00276EA6">
        <w:fldChar w:fldCharType="begin"/>
      </w:r>
      <w:r w:rsidR="00143E5A">
        <w:instrText xml:space="preserve"> ADDIN ZOTERO_ITEM CSL_CITATION {"citationID":"k4axu3Ux","properties":{"formattedCitation":"(5,6,53,54)","plainCitation":"(5,6,53,54)","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43E5A">
        <w:rPr>
          <w:noProof/>
        </w:rPr>
        <w:t>(5,6,53,54)</w:t>
      </w:r>
      <w:r w:rsidR="00F51E45" w:rsidRPr="00276EA6">
        <w:fldChar w:fldCharType="end"/>
      </w:r>
      <w:r w:rsidR="00E7753C" w:rsidRPr="00276EA6">
        <w:t>.</w:t>
      </w:r>
      <w:r w:rsidRPr="00276EA6">
        <w:t xml:space="preserve"> </w:t>
      </w:r>
    </w:p>
    <w:p w14:paraId="251A827C" w14:textId="7D684A4B" w:rsidR="00EE1AE1" w:rsidRDefault="004B4E62" w:rsidP="00A60E98">
      <w:r w:rsidRPr="00276EA6">
        <w:t xml:space="preserve">Given that younger cohorts, especially those born before 1977, have had much more varied early life exposures to both </w:t>
      </w:r>
      <w:r w:rsidR="00436E33" w:rsidRPr="00276EA6">
        <w:t xml:space="preserve">H1N1 and H3N2, </w:t>
      </w:r>
      <w:r w:rsidRPr="00276EA6">
        <w:t xml:space="preserve">it is unclear whether equally </w:t>
      </w:r>
      <w:r w:rsidR="00436E33" w:rsidRPr="00276EA6">
        <w:t xml:space="preserve">strong, subtype-specific biases in protection </w:t>
      </w:r>
      <w:r w:rsidRPr="00276EA6">
        <w:t xml:space="preserve">will </w:t>
      </w:r>
      <w:r w:rsidR="00BB1FF8">
        <w:t>persist</w:t>
      </w:r>
      <w:r w:rsidR="00886856" w:rsidRPr="00276EA6">
        <w:t xml:space="preserve"> w</w:t>
      </w:r>
      <w:r w:rsidRPr="00276EA6">
        <w:t>hen the next generation becomes elderly</w:t>
      </w:r>
      <w:r w:rsidR="00436E33" w:rsidRPr="00276EA6">
        <w:t>.</w:t>
      </w:r>
      <w:r w:rsidR="00A60E98">
        <w:t xml:space="preserve"> </w:t>
      </w:r>
      <w:r w:rsidR="00EE1AE1">
        <w:t xml:space="preserve">One </w:t>
      </w:r>
      <w:r w:rsidR="00EE1AE1">
        <w:lastRenderedPageBreak/>
        <w:t xml:space="preserve">additional consideration in this context is that group 1 antigens appear to induce narrower immune responses than structurally distinct group 2 antigens, which may be better able to induce cross-group responses </w:t>
      </w:r>
      <w:r w:rsidR="00647DAD">
        <w:fldChar w:fldCharType="begin"/>
      </w:r>
      <w:r w:rsidR="00143E5A">
        <w:instrText xml:space="preserve"> ADDIN ZOTERO_ITEM CSL_CITATION {"citationID":"uF9JnQVX","properties":{"formattedCitation":"(20)","plainCitation":"(20)","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143E5A">
        <w:rPr>
          <w:noProof/>
        </w:rPr>
        <w:t>(20)</w:t>
      </w:r>
      <w:r w:rsidR="00647DAD">
        <w:fldChar w:fldCharType="end"/>
      </w:r>
      <w:r w:rsidR="00EE1AE1">
        <w:t>.  This may be because most group 1 stem-binding antibodies utilize V</w:t>
      </w:r>
      <w:r w:rsidR="00EE1AE1">
        <w:rPr>
          <w:vertAlign w:val="subscript"/>
        </w:rPr>
        <w:t>H</w:t>
      </w:r>
      <w:r w:rsidR="00EE1AE1">
        <w:t>1-69 germline, whereas group 2 stem-binding antibodies utilize a wider array of germlines including V</w:t>
      </w:r>
      <w:r w:rsidR="00EE1AE1">
        <w:rPr>
          <w:vertAlign w:val="subscript"/>
        </w:rPr>
        <w:t>H</w:t>
      </w:r>
      <w:r w:rsidR="00EE1AE1">
        <w:t>1-2, V</w:t>
      </w:r>
      <w:r w:rsidR="00EE1AE1">
        <w:rPr>
          <w:vertAlign w:val="subscript"/>
        </w:rPr>
        <w:t>H</w:t>
      </w:r>
      <w:r w:rsidR="00EE1AE1">
        <w:t>1-3, V</w:t>
      </w:r>
      <w:r w:rsidR="00EE1AE1">
        <w:rPr>
          <w:vertAlign w:val="subscript"/>
        </w:rPr>
        <w:t>H</w:t>
      </w:r>
      <w:r w:rsidR="00EE1AE1">
        <w:t>1-18 and V</w:t>
      </w:r>
      <w:r w:rsidR="00EE1AE1">
        <w:rPr>
          <w:vertAlign w:val="subscript"/>
        </w:rPr>
        <w:t>H</w:t>
      </w:r>
      <w:r w:rsidR="00EE1AE1">
        <w:t>3-53</w:t>
      </w:r>
      <w:r w:rsidR="00647DAD">
        <w:t xml:space="preserve"> </w:t>
      </w:r>
      <w:r w:rsidR="00647DAD">
        <w:fldChar w:fldCharType="begin"/>
      </w:r>
      <w:r w:rsidR="00143E5A">
        <w:instrText xml:space="preserve"> ADDIN ZOTERO_ITEM CSL_CITATION {"citationID":"0lKyoWzF","properties":{"formattedCitation":"(20)","plainCitation":"(20)","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143E5A">
        <w:rPr>
          <w:noProof/>
        </w:rPr>
        <w:t>(20)</w:t>
      </w:r>
      <w:r w:rsidR="00647DAD">
        <w:fldChar w:fldCharType="end"/>
      </w:r>
      <w:r w:rsidR="00EE1AE1">
        <w:t>.  Perhaps imprinting with group 1 antigens tends to trap individuals in narrower responses that offer good protection against relatively similar strains to that of first exposure but relatively poor adaptability to other subtypes.</w:t>
      </w:r>
    </w:p>
    <w:p w14:paraId="5EAF12F3" w14:textId="11578653" w:rsidR="00D3287E" w:rsidRPr="00276EA6" w:rsidRDefault="00D3287E" w:rsidP="00276EA6">
      <w:r>
        <w:t xml:space="preserve">Our failure to detect a strong signal of impact from evolutionary rate on age distributions of H1N1 and H3N2 cases was </w:t>
      </w:r>
      <w:proofErr w:type="gramStart"/>
      <w:r>
        <w:t>surprising, but</w:t>
      </w:r>
      <w:proofErr w:type="gramEnd"/>
      <w:r>
        <w:t xml:space="preserve"> is consistent with growing recognition that existing methods to map antigenic distance between strains </w:t>
      </w:r>
      <w:r w:rsidR="00AE6706">
        <w:t>do not always capture realized patterns of cross-reactivity</w:t>
      </w:r>
      <w:r w:rsidR="00EC26D1">
        <w:t xml:space="preserve"> in the human population</w:t>
      </w:r>
      <w:r w:rsidR="00AE6706">
        <w:t>. Humans</w:t>
      </w:r>
      <w:r w:rsidR="00EC26D1">
        <w:t>, who have</w:t>
      </w:r>
      <w:r w:rsidR="00AE6706">
        <w:t xml:space="preserve"> complex histories of influenza exposure</w:t>
      </w:r>
      <w:r w:rsidR="00EC26D1">
        <w:t>,</w:t>
      </w:r>
      <w:r w:rsidR="00AE6706">
        <w:t xml:space="preserve"> may be primed to target different influenza epitopes than lab ferrets exposed to a single influenza strain</w:t>
      </w:r>
      <w:r w:rsidR="00EC26D1">
        <w:t xml:space="preserve">, yet antigenic distance between strains is estimated using </w:t>
      </w:r>
      <w:r w:rsidR="00BB1FF8">
        <w:t xml:space="preserve">such </w:t>
      </w:r>
      <w:r w:rsidR="00EC26D1">
        <w:t>ferret data</w:t>
      </w:r>
      <w:r w:rsidR="00AE6706">
        <w:t xml:space="preserve">. As a result, antigenic changes or glycosylation events </w:t>
      </w:r>
      <w:r w:rsidR="00BB1FF8">
        <w:t xml:space="preserve">that cause antigenic escape in large subsets of the human population </w:t>
      </w:r>
      <w:r w:rsidR="00AE6706">
        <w:t xml:space="preserve">may be perceived as neutral in </w:t>
      </w:r>
      <w:r w:rsidR="00BB1FF8">
        <w:t xml:space="preserve">existing antigenic maps </w:t>
      </w:r>
      <w:r w:rsidR="00EC26D1">
        <w:fldChar w:fldCharType="begin"/>
      </w:r>
      <w:r w:rsidR="00143E5A">
        <w:instrText xml:space="preserve"> ADDIN ZOTERO_ITEM CSL_CITATION {"citationID":"a1jc9jvl7dg","properties":{"formattedCitation":"(4,55)","plainCitation":"(4,55)","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EC26D1">
        <w:fldChar w:fldCharType="separate"/>
      </w:r>
      <w:r w:rsidR="00143E5A">
        <w:rPr>
          <w:sz w:val="22"/>
        </w:rPr>
        <w:t>(4,55)</w:t>
      </w:r>
      <w:r w:rsidR="00EC26D1">
        <w:fldChar w:fldCharType="end"/>
      </w:r>
      <w:r w:rsidR="00AE6706">
        <w:t>.</w:t>
      </w:r>
      <w:r w:rsidR="00BB1FF8">
        <w:t xml:space="preserve"> </w:t>
      </w:r>
      <w:r w:rsidR="00486497">
        <w:t xml:space="preserve">One epidemiologically impactful example of this sort of incognito (unmapped) antigenic escape was observed during the 2013-2014 H1N1 epidemic </w:t>
      </w:r>
      <w:r w:rsidR="00486497">
        <w:fldChar w:fldCharType="begin"/>
      </w:r>
      <w:r w:rsidR="00143E5A">
        <w:instrText xml:space="preserve"> ADDIN ZOTERO_ITEM CSL_CITATION {"citationID":"U9WQozAt","properties":{"formattedCitation":"(55)","plainCitation":"(55)","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486497">
        <w:fldChar w:fldCharType="separate"/>
      </w:r>
      <w:r w:rsidR="00143E5A">
        <w:rPr>
          <w:noProof/>
        </w:rPr>
        <w:t>(55)</w:t>
      </w:r>
      <w:r w:rsidR="00486497">
        <w:fldChar w:fldCharType="end"/>
      </w:r>
      <w:r w:rsidR="00486497">
        <w:t xml:space="preserve">. </w:t>
      </w:r>
      <w:r w:rsidR="00BB1FF8">
        <w:t>On the other hand, mapped changes in antigenic position are usually assumed to cause antigenic escape in the entire human population, whereas in realit</w:t>
      </w:r>
      <w:r w:rsidR="00486497">
        <w:t>y, these changes may only cause antigenic escape in a subset of the population with unlucky immune histories</w:t>
      </w:r>
      <w:r w:rsidR="00BB1FF8">
        <w:t>.</w:t>
      </w:r>
      <w:r w:rsidR="00AE6706">
        <w:t xml:space="preserve"> </w:t>
      </w:r>
      <w:r w:rsidR="00DB5EB9">
        <w:t xml:space="preserve">We speculate that a clearer relationship between epidemic age distribution and </w:t>
      </w:r>
      <w:r w:rsidR="00486497">
        <w:t>antigenic drift</w:t>
      </w:r>
      <w:r w:rsidR="00DB5EB9">
        <w:t xml:space="preserve"> would emerge if antigenic distance measures were modified to incorporate cohort-specific variation in immune history.</w:t>
      </w:r>
    </w:p>
    <w:p w14:paraId="10F8E27A" w14:textId="4DB89E2A" w:rsidR="00F075FF" w:rsidRPr="00276EA6" w:rsidRDefault="00FD481E" w:rsidP="00276EA6">
      <w:r w:rsidRPr="00276EA6">
        <w:lastRenderedPageBreak/>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F724D4">
        <w:t>A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w:t>
      </w:r>
      <w:r w:rsidR="00F724D4">
        <w:t>ADHS</w:t>
      </w:r>
      <w:r w:rsidR="00404084" w:rsidRPr="00276EA6">
        <w:t xml:space="preserve">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43E5A">
        <w:instrText xml:space="preserve"> ADDIN ZOTERO_ITEM CSL_CITATION {"citationID":"OOK6eo2H","properties":{"formattedCitation":"(56,57)","plainCitation":"(56,57)","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005E69EB" w:rsidRPr="00276EA6">
        <w:fldChar w:fldCharType="separate"/>
      </w:r>
      <w:r w:rsidR="00143E5A">
        <w:rPr>
          <w:noProof/>
        </w:rPr>
        <w:t>(56,57)</w:t>
      </w:r>
      <w:r w:rsidR="005E69EB" w:rsidRPr="00276EA6">
        <w:fldChar w:fldCharType="end"/>
      </w:r>
      <w:r w:rsidR="00F075FF" w:rsidRPr="00276EA6">
        <w:t xml:space="preserve">, 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472B0E">
        <w:instrText xml:space="preserve"> ADDIN ZOTERO_ITEM CSL_CITATION {"citationID":"jdsqpBcW","properties":{"formattedCitation":"(23)","plainCitation":"(2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472B0E">
        <w:rPr>
          <w:noProof/>
        </w:rPr>
        <w:t>(23)</w:t>
      </w:r>
      <w:r w:rsidR="00C436B3" w:rsidRPr="00276EA6">
        <w:fldChar w:fldCharType="end"/>
      </w:r>
      <w:r w:rsidR="00404084" w:rsidRPr="00276EA6">
        <w:t xml:space="preserve">. </w:t>
      </w:r>
    </w:p>
    <w:p w14:paraId="1BB39579" w14:textId="0437A391" w:rsidR="00FD481E" w:rsidRPr="00276EA6" w:rsidRDefault="00F075FF" w:rsidP="00276EA6">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 xml:space="preserve">and </w:t>
      </w:r>
      <w:r w:rsidR="00524E06">
        <w:t>did not capture severe, hospitalized cases</w:t>
      </w:r>
      <w:r w:rsidR="00A90414">
        <w:t>, which occur disproportionately in older adults</w:t>
      </w:r>
      <w:r w:rsidR="00524E06">
        <w:t>. A</w:t>
      </w:r>
      <w:r w:rsidRPr="00276EA6">
        <w:t xml:space="preserve"> dearth of enrolled cases</w:t>
      </w:r>
      <w:r w:rsidR="00FD481E" w:rsidRPr="00276EA6">
        <w:t xml:space="preserve"> </w:t>
      </w:r>
      <w:r w:rsidR="005E69EB" w:rsidRPr="00276EA6">
        <w:t>in the youngest and oldest age groups</w:t>
      </w:r>
      <w:r w:rsidR="00FD481E" w:rsidRPr="00276EA6">
        <w:t xml:space="preserve"> may have dampened the signal of subtype-specific differences in risk</w:t>
      </w:r>
      <w:r w:rsidR="00A90414">
        <w:t xml:space="preserve"> in the INSIGHT data</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 xml:space="preserve">the impact </w:t>
      </w:r>
      <w:r w:rsidR="00A777EC">
        <w:t>age-specific sampling,</w:t>
      </w:r>
      <w:r w:rsidR="005F29DF" w:rsidRPr="00276EA6">
        <w:t xml:space="preserve"> we </w:t>
      </w:r>
      <w:r w:rsidR="00EE1AE1">
        <w:t>subsampled</w:t>
      </w:r>
      <w:r w:rsidR="00EE1AE1" w:rsidRPr="00276EA6">
        <w:t xml:space="preserve"> </w:t>
      </w:r>
      <w:r w:rsidR="00AF06AA" w:rsidRPr="00276EA6">
        <w:t xml:space="preserve">the </w:t>
      </w:r>
      <w:r w:rsidR="00F724D4">
        <w:t>ADHS</w:t>
      </w:r>
      <w:r w:rsidR="00AF06AA" w:rsidRPr="00276EA6">
        <w:t xml:space="preserve">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xml:space="preserve">. Filtering the </w:t>
      </w:r>
      <w:r w:rsidR="00F724D4">
        <w:t>ADHS</w:t>
      </w:r>
      <w:r w:rsidR="008826B3" w:rsidRPr="00276EA6">
        <w:t xml:space="preserve">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6C382C8E" w:rsidR="00AD1DAF" w:rsidRPr="00276EA6" w:rsidRDefault="00FD481E" w:rsidP="00276EA6">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w:t>
      </w:r>
      <w:r w:rsidR="009037CC" w:rsidRPr="00276EA6">
        <w:lastRenderedPageBreak/>
        <w:t xml:space="preserve">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43E5A">
        <w:instrText xml:space="preserve"> ADDIN ZOTERO_ITEM CSL_CITATION {"citationID":"movzAnP6","properties":{"formattedCitation":"(58)","plainCitation":"(58)","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43E5A">
        <w:rPr>
          <w:noProof/>
        </w:rPr>
        <w:t>(58)</w:t>
      </w:r>
      <w:r w:rsidR="006248A3" w:rsidRPr="00276EA6">
        <w:fldChar w:fldCharType="end"/>
      </w:r>
      <w:r w:rsidR="00AD1DAF" w:rsidRPr="00276EA6">
        <w:t>, and by the US CDC</w:t>
      </w:r>
      <w:r w:rsidR="006248A3" w:rsidRPr="00276EA6">
        <w:t xml:space="preserve"> </w:t>
      </w:r>
      <w:r w:rsidR="006248A3" w:rsidRPr="00276EA6">
        <w:fldChar w:fldCharType="begin"/>
      </w:r>
      <w:r w:rsidR="00143E5A">
        <w:instrText xml:space="preserve"> ADDIN ZOTERO_ITEM CSL_CITATION {"citationID":"V4WaCHGl","properties":{"formattedCitation":"(59)","plainCitation":"(59)","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43E5A">
        <w:rPr>
          <w:noProof/>
        </w:rPr>
        <w:t>(59)</w:t>
      </w:r>
      <w:r w:rsidR="006248A3" w:rsidRPr="00276EA6">
        <w:fldChar w:fldCharType="end"/>
      </w:r>
      <w:r w:rsidR="00AD1DAF" w:rsidRPr="00276EA6">
        <w:t>, data on patient ages is not currently reported, or is obscured by aggregation into broad age categories.</w:t>
      </w:r>
      <w:r w:rsidR="00AD7175">
        <w:t xml:space="preserve"> </w:t>
      </w:r>
      <w:r w:rsidR="00D551D3">
        <w:t>F</w:t>
      </w:r>
      <w:r w:rsidR="00AD7175">
        <w:t xml:space="preserve">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 xml:space="preserve">surveillance </w:t>
      </w:r>
      <w:proofErr w:type="gramStart"/>
      <w:r w:rsidR="00632EFC">
        <w:t>data, and</w:t>
      </w:r>
      <w:proofErr w:type="gramEnd"/>
      <w:r w:rsidR="00632EFC">
        <w:t xml:space="preserve">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w:t>
      </w:r>
    </w:p>
    <w:p w14:paraId="74ADEADD" w14:textId="7C81AB99" w:rsidR="00FD481E" w:rsidRPr="00276EA6" w:rsidRDefault="000134F2" w:rsidP="00276EA6">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w:t>
      </w:r>
      <w:r w:rsidR="00D551D3">
        <w:t>cohort</w:t>
      </w:r>
      <w:r w:rsidR="008826B3" w:rsidRPr="00276EA6">
        <w:t>-specific attack rates</w:t>
      </w:r>
      <w:r w:rsidRPr="00276EA6">
        <w:t xml:space="preserve">. </w:t>
      </w:r>
      <w:r w:rsidR="00600C36" w:rsidRPr="00276EA6">
        <w:t xml:space="preserve">Thanks to ambitious and well-funded open science initiatives like the </w:t>
      </w:r>
      <w:r w:rsidR="008F6092">
        <w:t xml:space="preserve">Influenza Research Database </w:t>
      </w:r>
      <w:r w:rsidR="003C30F3">
        <w:fldChar w:fldCharType="begin"/>
      </w:r>
      <w:r w:rsidR="00143E5A">
        <w:instrText xml:space="preserve"> ADDIN ZOTERO_ITEM CSL_CITATION {"citationID":"GsVpoDhh","properties":{"formattedCitation":"(60)","plainCitation":"(60)","noteIndex":0},"citationItems":[{"id":1273,"uris":["http://zotero.org/groups/2313999/items/TR39398R"],"uri":["http://zotero.org/groups/2313999/items/TR39398R"],"itemData":{"id":1273,"type":"article-journal","title":"Influenza Research Database: an integrated bioinformatics resource for influenza research and surveillance","container-title":"Influenza and Other Respiratory Viruses","page":"404-416","volume":"6","issue":"6","source":"PubMed Central","abstract":"Please cite this paper as: Squires et al. (2012) Influenza research database: an integrated bioinformatics resource for influenza research and surveillance. Influenza and Other Respiratory Viruses 6(6), 404–416., \nBackground  The recent emergence of the 2009 pandemic influenza A/H1N1 virus has highlighted the value of free and open access to influenza virus genome sequence data integrated with information about other important virus characteristics., \nDesign  The Influenza Research Database (IRD, http://www.fludb.org) is a free, open, publicly‐accessible resource funded by the U.S. National Institute of Allergy and Infectious Diseases through the Bioinformatics Resource Centers program. IRD provides a comprehensive, integrated database and analysis resource for influenza sequence, surveillance, and research data, including user‐friendly interfaces for data retrieval, visualization and comparative genomics analysis, together with personal log in‐protected ‘workbench’ spaces for saving data sets and analysis results. IRD integrates genomic, proteomic, immune epitope, and surveillance data from a variety of sources, including public databases, computational algorithms, external research groups, and the scientific literature., \nResults  To demonstrate the utility of the data and analysis tools available in IRD, two scientific use cases are presented. A comparison of hemagglutinin sequence conservation and epitope coverage information revealed highly conserved protein regions that can be recognized by the human adaptive immune system as possible targets for inducing cross‐protective immunity. Phylogenetic and geospatial analysis of sequences from wild bird surveillance samples revealed a possible evolutionary connection between influenza virus from Delaware Bay shorebirds and Alberta ducks., \nConclusions  The IRD provides a wealth of integrated data and information about influenza virus to support research of the genetic determinants dictating virus pathogenicity, host range restriction and transmission, and to facilitate development of vaccines, diagnostics, and therapeutics.","DOI":"10.1111/j.1750-2659.2011.00331.x","ISSN":"1750-2640","note":"PMID: 22260278\nPMCID: PMC3345175","title-short":"Influenza Research Database","journalAbbreviation":"Influenza Other Respir Viruses","author":[{"family":"Squires","given":"R. Burke"},{"family":"Noronha","given":"Jyothi"},{"family":"Hunt","given":"Victoria"},{"family":"García‐Sastre","given":"Adolfo"},{"family":"Macken","given":"Catherine"},{"family":"Baumgarth","given":"Nicole"},{"family":"Suarez","given":"David"},{"family":"Pickett","given":"Brett E."},{"family":"Zhang","given":"Yun"},{"family":"Larsen","given":"Christopher N."},{"family":"Ramsey","given":"Alvin"},{"family":"Zhou","given":"Liwei"},{"family":"Zaremba","given":"Sam"},{"family":"Kumar","given":"Sanjeev"},{"family":"Deitrich","given":"Jon"},{"family":"Klem","given":"Edward"},{"family":"Scheuermann","given":"Richard H."}],"issued":{"date-parts":[["2012",11]]}}}],"schema":"https://github.com/citation-style-language/schema/raw/master/csl-citation.json"} </w:instrText>
      </w:r>
      <w:r w:rsidR="003C30F3">
        <w:fldChar w:fldCharType="separate"/>
      </w:r>
      <w:r w:rsidR="00143E5A">
        <w:rPr>
          <w:noProof/>
        </w:rPr>
        <w:t>(60)</w:t>
      </w:r>
      <w:r w:rsidR="003C30F3">
        <w:fldChar w:fldCharType="end"/>
      </w:r>
      <w:r w:rsidR="008F6092">
        <w:t xml:space="preserve">, the </w:t>
      </w:r>
      <w:r w:rsidR="00600C36" w:rsidRPr="00276EA6">
        <w:t>GISAID genetic database</w:t>
      </w:r>
      <w:r w:rsidR="00EC26D1">
        <w:fldChar w:fldCharType="begin"/>
      </w:r>
      <w:r w:rsidR="00143E5A">
        <w:instrText xml:space="preserve"> ADDIN ZOTERO_ITEM CSL_CITATION {"citationID":"n0vj3gUk","properties":{"formattedCitation":"(61)","plainCitation":"(61)","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EC26D1">
        <w:fldChar w:fldCharType="separate"/>
      </w:r>
      <w:r w:rsidR="00143E5A">
        <w:rPr>
          <w:noProof/>
        </w:rPr>
        <w:t>(61)</w:t>
      </w:r>
      <w:r w:rsidR="00EC26D1">
        <w:fldChar w:fldCharType="end"/>
      </w:r>
      <w:r w:rsidR="00600C36" w:rsidRPr="00276EA6">
        <w:t xml:space="preserve">, a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472B0E">
        <w:instrText xml:space="preserve"> ADDIN ZOTERO_ITEM CSL_CITATION {"citationID":"EeKzfdqZ","properties":{"formattedCitation":"(40,62)","plainCitation":"(40,62)","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472B0E">
        <w:rPr>
          <w:noProof/>
        </w:rPr>
        <w:t>(40,62)</w:t>
      </w:r>
      <w:r w:rsidR="00DF544D">
        <w:fldChar w:fldCharType="end"/>
      </w:r>
      <w:r w:rsidR="00600C36" w:rsidRPr="00276EA6">
        <w:t>, the genet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w:t>
      </w:r>
      <w:r w:rsidR="00EA4DD9">
        <w:t xml:space="preserve"> block, one that could be addressed in part by better recognizing the expense and difficulty of maintaining large public databases. </w:t>
      </w:r>
      <w:r w:rsidR="00B82166">
        <w:t>W</w:t>
      </w:r>
      <w:r w:rsidR="00053092" w:rsidRPr="00276EA6">
        <w:t xml:space="preserve">e </w:t>
      </w:r>
      <w:r w:rsidR="00B82166">
        <w:t xml:space="preserve">emphatically echo earlier calls </w:t>
      </w:r>
      <w:r w:rsidR="006248A3" w:rsidRPr="00276EA6">
        <w:fldChar w:fldCharType="begin"/>
      </w:r>
      <w:r w:rsidR="00143E5A">
        <w:instrText xml:space="preserve"> ADDIN ZOTERO_ITEM CSL_CITATION {"citationID":"HVWtnKkU","properties":{"formattedCitation":"(63)","plainCitation":"(63)","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43E5A">
        <w:rPr>
          <w:noProof/>
        </w:rPr>
        <w:t>(63)</w:t>
      </w:r>
      <w:r w:rsidR="006248A3" w:rsidRPr="00276EA6">
        <w:fldChar w:fldCharType="end"/>
      </w:r>
      <w:r w:rsidR="00053092" w:rsidRPr="00276EA6">
        <w:t xml:space="preserve"> </w:t>
      </w:r>
      <w:r w:rsidR="00B82166">
        <w:t xml:space="preserve">for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w:t>
      </w:r>
      <w:r w:rsidR="009E4ACD" w:rsidRPr="00276EA6">
        <w:lastRenderedPageBreak/>
        <w:t>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54D0A527" w:rsidR="00375762" w:rsidRPr="00276EA6" w:rsidRDefault="00342C51" w:rsidP="00647DAD">
      <w:r>
        <w:t>O</w:t>
      </w:r>
      <w:r w:rsidR="00053092" w:rsidRPr="00276EA6">
        <w:t xml:space="preserve">ur results </w:t>
      </w:r>
      <w:r w:rsidR="00DD4753">
        <w:t>corroborate the idea that</w:t>
      </w:r>
      <w:r w:rsidR="00647DAD" w:rsidRPr="00276EA6">
        <w:t xml:space="preserve"> </w:t>
      </w:r>
      <w:r>
        <w:t>mortality from</w:t>
      </w:r>
      <w:r w:rsidR="00263E35" w:rsidRPr="00276EA6">
        <w:t xml:space="preserve"> H1N1 may increase </w:t>
      </w:r>
      <w:r w:rsidR="00053092" w:rsidRPr="00276EA6">
        <w:t>in the future as the imprinting status of elderly cohorts shifts</w:t>
      </w:r>
      <w:r w:rsidR="00DD4753">
        <w:t xml:space="preserve"> </w:t>
      </w:r>
      <w:r w:rsidR="00DD4753">
        <w:fldChar w:fldCharType="begin"/>
      </w:r>
      <w:r w:rsidR="00472B0E">
        <w:instrText xml:space="preserve"> ADDIN ZOTERO_ITEM CSL_CITATION {"citationID":"ukfH4Psn","properties":{"formattedCitation":"(10,27)","plainCitation":"(10,27)","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D4753">
        <w:fldChar w:fldCharType="separate"/>
      </w:r>
      <w:r w:rsidR="00472B0E">
        <w:rPr>
          <w:noProof/>
        </w:rPr>
        <w:t>(10,27)</w:t>
      </w:r>
      <w:r w:rsidR="00DD4753">
        <w:fldChar w:fldCharType="end"/>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r w:rsidR="00472B0E">
        <w:instrText xml:space="preserve"> ADDIN ZOTERO_ITEM CSL_CITATION {"citationID":"rcztIPQx","properties":{"formattedCitation":"(26,64)","plainCitation":"(26,64)","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472B0E">
        <w:rPr>
          <w:noProof/>
        </w:rPr>
        <w:t>(26,64)</w:t>
      </w:r>
      <w:r w:rsidR="004B727D" w:rsidRPr="00276EA6">
        <w:fldChar w:fldCharType="end"/>
      </w:r>
      <w:r w:rsidR="007A08D5" w:rsidRPr="00276EA6">
        <w:t xml:space="preserve">. </w:t>
      </w:r>
      <w:r w:rsidR="008F6092" w:rsidRPr="00276EA6">
        <w:t>These patterns may reflect intrinsic differences in virulence, but we speculate that imprinting protection</w:t>
      </w:r>
      <w:r w:rsidR="008F6092">
        <w:t>, which</w:t>
      </w:r>
      <w:r w:rsidR="008F6092" w:rsidRPr="00276EA6">
        <w:t xml:space="preserve"> currently limits the incidence of clinically-attended H1N1 infection</w:t>
      </w:r>
      <w:r w:rsidR="00A777EC">
        <w:t xml:space="preserve"> in the elderly</w:t>
      </w:r>
      <w:r w:rsidR="008F6092">
        <w:t>, may also dramatically reduce H1N1-related mortality</w:t>
      </w:r>
      <w:r w:rsidR="008F6092" w:rsidRPr="00276EA6">
        <w:t xml:space="preserve">. In the future, H2N2 imprinted cohorts (born c. 1950-1968) will become elderly, and </w:t>
      </w:r>
      <w:r w:rsidR="008F6092">
        <w:t>their</w:t>
      </w:r>
      <w:r w:rsidR="008F6092" w:rsidRPr="00276EA6">
        <w:t xml:space="preserve"> imprinting protection </w:t>
      </w:r>
      <w:r w:rsidR="008F6092">
        <w:t xml:space="preserve">will act instead </w:t>
      </w:r>
      <w:r w:rsidR="008F6092" w:rsidRPr="00276EA6">
        <w:t xml:space="preserve">against </w:t>
      </w:r>
      <w:r w:rsidR="008F6092">
        <w:t xml:space="preserve">seasonal </w:t>
      </w:r>
      <w:r w:rsidR="008F6092" w:rsidRPr="00276EA6">
        <w:t>H3N2 (</w:t>
      </w:r>
      <w:r w:rsidR="008F6092">
        <w:t xml:space="preserve">via </w:t>
      </w:r>
      <w:r w:rsidR="008F6092" w:rsidRPr="00276EA6">
        <w:t>NA subtype-level</w:t>
      </w:r>
      <w:r w:rsidR="008F6092">
        <w:t xml:space="preserve"> imprinting</w:t>
      </w:r>
      <w:r w:rsidR="008F6092" w:rsidRPr="00276EA6">
        <w:t xml:space="preserve">), or </w:t>
      </w:r>
      <w:r w:rsidR="008F6092">
        <w:t xml:space="preserve">against no seasonal strains </w:t>
      </w:r>
      <w:r w:rsidR="008F6092" w:rsidRPr="00276EA6">
        <w:t>(</w:t>
      </w:r>
      <w:r w:rsidR="008F6092">
        <w:t xml:space="preserve">via </w:t>
      </w:r>
      <w:r w:rsidR="008F6092" w:rsidRPr="00276EA6">
        <w:t>HA subtype-level</w:t>
      </w:r>
      <w:r w:rsidR="008F6092">
        <w:t xml:space="preserve"> imprinting</w:t>
      </w:r>
      <w:r w:rsidR="008F6092" w:rsidRPr="00276EA6">
        <w:t xml:space="preserve">). </w:t>
      </w:r>
    </w:p>
    <w:p w14:paraId="2036DD0D" w14:textId="051922D2" w:rsidR="00486497" w:rsidRDefault="00DB5EB9" w:rsidP="00524E06">
      <w:r w:rsidRPr="00EC26D1">
        <w:t>Altogether, this analysis confirms that observed differences in the birth year-specific impacts of H1N1 and H3N2 are indeed driven by cohort-specific differences in childhood imprinting</w:t>
      </w:r>
      <w:r w:rsidR="00647DAD">
        <w:t xml:space="preserve"> </w:t>
      </w:r>
      <w:r w:rsidR="00647DAD">
        <w:fldChar w:fldCharType="begin"/>
      </w:r>
      <w:r w:rsidR="00472B0E">
        <w:instrText xml:space="preserve"> ADDIN ZOTERO_ITEM CSL_CITATION {"citationID":"bnYmkCLe","properties":{"formattedCitation":"(10,24,25,27)","plainCitation":"(10,24,25,27)","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647DAD">
        <w:fldChar w:fldCharType="separate"/>
      </w:r>
      <w:r w:rsidR="00472B0E">
        <w:rPr>
          <w:noProof/>
        </w:rPr>
        <w:t>(10,24,25,27)</w:t>
      </w:r>
      <w:r w:rsidR="00647DAD">
        <w:fldChar w:fldCharType="end"/>
      </w:r>
      <w:r w:rsidRPr="00EC26D1">
        <w:t>. The finding that such imprinting patterns act at the narrow, HA or NA subtype</w:t>
      </w:r>
      <w:r w:rsidR="00D71334">
        <w:t>-level</w:t>
      </w:r>
      <w:r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Pr="00EC26D1">
        <w:t>, these findings</w:t>
      </w:r>
      <w:r w:rsidR="0002358B" w:rsidRPr="00EC26D1">
        <w:t xml:space="preserve">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w:t>
      </w:r>
      <w:r w:rsidR="00A777EC">
        <w:t>exposure to or vaccination against H3N2</w:t>
      </w:r>
      <w:r w:rsidR="0002358B" w:rsidRPr="00EC26D1">
        <w:t xml:space="preserve">, suggests that antibody responses acquired in adulthood do not provide the same strength of immune protection as responses primed in childhood. These </w:t>
      </w:r>
      <w:r w:rsidR="0002358B" w:rsidRPr="00EC26D1">
        <w:lastRenderedPageBreak/>
        <w:t xml:space="preserve">findings support the hypothesis that serological antigenic seniority is not just an emergent property of repeated back-boosting of the titers primed earliest in life, but </w:t>
      </w:r>
      <w:r w:rsidR="00486497">
        <w:t>instead reflect</w:t>
      </w:r>
      <w:r w:rsidR="00647DAD">
        <w:t xml:space="preserve">s </w:t>
      </w:r>
      <w:r w:rsidR="0002358B" w:rsidRPr="00EC26D1">
        <w:t xml:space="preserve">active interference between memory B cells and </w:t>
      </w:r>
      <w:r w:rsidR="0002358B" w:rsidRPr="00EC26D1">
        <w:rPr>
          <w:i/>
        </w:rPr>
        <w:t xml:space="preserve">de novo </w:t>
      </w:r>
      <w:r w:rsidR="0002358B" w:rsidRPr="00EC26D1">
        <w:t>responses</w:t>
      </w:r>
      <w:r w:rsidR="00D71334">
        <w:t xml:space="preserve"> </w:t>
      </w:r>
      <w:r w:rsidR="00D71334">
        <w:fldChar w:fldCharType="begin"/>
      </w:r>
      <w:r w:rsidR="00647DAD">
        <w:instrText xml:space="preserve"> ADDIN ZOTERO_ITEM CSL_CITATION {"citationID":"Qc3pOBWd","properties":{"formattedCitation":"(4,13)","plainCitation":"(4,13)","noteIndex":0},"citationItems":[{"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D71334">
        <w:fldChar w:fldCharType="separate"/>
      </w:r>
      <w:r w:rsidR="00647DAD">
        <w:rPr>
          <w:noProof/>
        </w:rPr>
        <w:t>(4,13)</w:t>
      </w:r>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D551D3">
        <w:t xml:space="preserve">have become usually entrenched in the </w:t>
      </w:r>
      <w:r w:rsidR="00524E06">
        <w:t>current cohort of</w:t>
      </w:r>
      <w:r w:rsidR="00A777EC">
        <w:t xml:space="preserve"> elderly </w:t>
      </w:r>
      <w:r w:rsidR="00524E06">
        <w:t>adults</w:t>
      </w:r>
    </w:p>
    <w:p w14:paraId="559E79DF" w14:textId="77777777" w:rsidR="000D6698" w:rsidRDefault="000D6698" w:rsidP="00524E06"/>
    <w:p w14:paraId="11C79C1E" w14:textId="08FE5606" w:rsidR="00C012F4" w:rsidRPr="00276EA6" w:rsidRDefault="00C012F4" w:rsidP="00276EA6">
      <w:pPr>
        <w:pStyle w:val="Heading1"/>
      </w:pPr>
      <w:r w:rsidRPr="00276EA6">
        <w:t>Methods</w:t>
      </w:r>
    </w:p>
    <w:p w14:paraId="61108A71" w14:textId="5F6D76BA" w:rsidR="00C012F4" w:rsidRPr="00276EA6" w:rsidRDefault="00C012F4" w:rsidP="00276EA6">
      <w:pPr>
        <w:pStyle w:val="Heading2"/>
      </w:pPr>
      <w:r w:rsidRPr="00276EA6">
        <w:t>Data inclusion criteria</w:t>
      </w:r>
    </w:p>
    <w:p w14:paraId="0570A01B" w14:textId="5D2709B9" w:rsidR="00C012F4" w:rsidRPr="00276EA6" w:rsidRDefault="00A806B4" w:rsidP="00276EA6">
      <w:r w:rsidRPr="00276EA6">
        <w:t xml:space="preserve">From the </w:t>
      </w:r>
      <w:r w:rsidR="00F724D4">
        <w:t>ADHS</w:t>
      </w:r>
      <w:r w:rsidRPr="00276EA6">
        <w:t xml:space="preserve">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 w14:paraId="31BCEA5D" w14:textId="3DACF5DE" w:rsidR="00C012F4" w:rsidRPr="00276EA6" w:rsidRDefault="00C012F4" w:rsidP="00276EA6">
      <w:pPr>
        <w:pStyle w:val="Heading2"/>
      </w:pPr>
      <w:r w:rsidRPr="00276EA6">
        <w:t xml:space="preserve">Estimation of age from birth year in </w:t>
      </w:r>
      <w:r w:rsidR="00F724D4">
        <w:t>ADHS</w:t>
      </w:r>
      <w:r w:rsidRPr="00276EA6">
        <w:t xml:space="preserve"> data</w:t>
      </w:r>
    </w:p>
    <w:p w14:paraId="08EE34C2" w14:textId="3C77AAC8" w:rsidR="00C012F4" w:rsidRPr="00276EA6" w:rsidRDefault="00C012F4" w:rsidP="00276EA6">
      <w:r w:rsidRPr="00276EA6">
        <w:t xml:space="preserve">The </w:t>
      </w:r>
      <w:r w:rsidR="00F724D4">
        <w:t>ADHS</w:t>
      </w:r>
      <w:r w:rsidRPr="00276EA6">
        <w:t xml:space="preserve">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w:t>
      </w:r>
      <w:r w:rsidR="00F724D4">
        <w:t>ADHS</w:t>
      </w:r>
      <w:r w:rsidRPr="00276EA6">
        <w:t xml:space="preserve">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w:t>
      </w:r>
      <w:r w:rsidRPr="00276EA6">
        <w:lastRenderedPageBreak/>
        <w:t xml:space="preserve">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 w14:paraId="356AB3EB" w14:textId="77777777" w:rsidR="00C012F4" w:rsidRPr="00276EA6" w:rsidRDefault="00C012F4" w:rsidP="00276EA6">
      <w:pPr>
        <w:pStyle w:val="Heading2"/>
      </w:pPr>
      <w:r w:rsidRPr="00276EA6">
        <w:t>Estimation of birth year from age in the INSIGHT data</w:t>
      </w:r>
    </w:p>
    <w:p w14:paraId="132F06E7" w14:textId="7BD20CD1" w:rsidR="00145904" w:rsidRDefault="00C012F4" w:rsidP="00276EA6">
      <w:r w:rsidRPr="00276EA6">
        <w:t xml:space="preserve">The INSIGHT data contained patient age, and date of case enrollment, but not birth year. We estimated birth year using a method that took advantage of </w:t>
      </w:r>
      <w:r w:rsidR="00A05ACC" w:rsidRPr="00276EA6">
        <w:t>precise dates of case enrollment</w:t>
      </w:r>
      <w:r w:rsidRPr="00276EA6">
        <w:t xml:space="preserve">. The simplest </w:t>
      </w:r>
      <w:r w:rsidR="00585BEF">
        <w:t>calculation of birth year is</w:t>
      </w:r>
      <w:r w:rsidRPr="00276EA6">
        <w:t xml:space="preserve">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r>
        <w:t>C</w:t>
      </w:r>
      <w:r w:rsidR="00C012F4" w:rsidRPr="00276EA6">
        <w:t>ases observed</w:t>
      </w:r>
      <w:r>
        <w:t xml:space="preserve"> during months of the Southern Hemisphere had different probabilities:</w:t>
      </w:r>
    </w:p>
    <w:p w14:paraId="74808763" w14:textId="20F19AFA" w:rsidR="00145904" w:rsidRPr="00145904" w:rsidRDefault="00145904" w:rsidP="00145904">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r>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 w14:paraId="70CAD855" w14:textId="77777777" w:rsidR="00C012F4" w:rsidRPr="00276EA6" w:rsidRDefault="00C012F4" w:rsidP="00276EA6">
      <w:pPr>
        <w:pStyle w:val="Heading2"/>
      </w:pPr>
      <w:r w:rsidRPr="00276EA6">
        <w:t>Splines</w:t>
      </w:r>
    </w:p>
    <w:p w14:paraId="30DA1EFB" w14:textId="496F566A" w:rsidR="00C012F4" w:rsidRPr="00276EA6" w:rsidRDefault="00C012F4" w:rsidP="00276EA6">
      <w:r w:rsidRPr="00276EA6">
        <w:lastRenderedPageBreak/>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of each fitted spline</w:t>
      </w:r>
      <w:r w:rsidRPr="00276EA6">
        <w:t>, qualitative differences between</w:t>
      </w:r>
      <w:r w:rsidR="0078216C">
        <w:t xml:space="preserve"> splines fitted to</w:t>
      </w:r>
      <w:r w:rsidRPr="00276EA6">
        <w:t xml:space="preserve"> H1N1 </w:t>
      </w:r>
      <w:proofErr w:type="gramStart"/>
      <w:r w:rsidR="0078216C">
        <w:t>or</w:t>
      </w:r>
      <w:r w:rsidR="0078216C" w:rsidRPr="00276EA6">
        <w:t xml:space="preserve"> </w:t>
      </w:r>
      <w:r w:rsidR="0078216C">
        <w:t xml:space="preserve"> H</w:t>
      </w:r>
      <w:proofErr w:type="gramEnd"/>
      <w:r w:rsidR="0078216C">
        <w:t>3N2</w:t>
      </w:r>
      <w:r w:rsidRPr="00276EA6">
        <w:t xml:space="preserve"> were robust.</w:t>
      </w:r>
    </w:p>
    <w:p w14:paraId="3AE33E74" w14:textId="77777777" w:rsidR="00C012F4" w:rsidRPr="00276EA6" w:rsidRDefault="00C012F4" w:rsidP="00276EA6"/>
    <w:p w14:paraId="3ADFB59E" w14:textId="77777777" w:rsidR="00C012F4" w:rsidRPr="00276EA6" w:rsidRDefault="00C012F4" w:rsidP="00276EA6">
      <w:pPr>
        <w:pStyle w:val="Heading2"/>
      </w:pPr>
      <w:r w:rsidRPr="00276EA6">
        <w:t>Model formulation</w:t>
      </w:r>
    </w:p>
    <w:p w14:paraId="33474132" w14:textId="77777777" w:rsidR="00C012F4" w:rsidRPr="00276EA6" w:rsidRDefault="00C012F4" w:rsidP="00276EA6">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 w14:paraId="51C96C0C" w14:textId="60075CBA" w:rsidR="00C012F4" w:rsidRPr="00276EA6" w:rsidRDefault="00986CDC" w:rsidP="00276EA6">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 w14:paraId="30501046" w14:textId="77777777" w:rsidR="00C012F4" w:rsidRPr="00276EA6" w:rsidRDefault="00C012F4" w:rsidP="00276EA6">
      <w:pPr>
        <w:pStyle w:val="Heading3"/>
      </w:pPr>
      <w:r w:rsidRPr="00276EA6">
        <w:t>Denominator data (D)</w:t>
      </w:r>
    </w:p>
    <w:p w14:paraId="70114124" w14:textId="7AEC595A" w:rsidR="008365EC" w:rsidRDefault="00C012F4" w:rsidP="00FC0982">
      <w:r w:rsidRPr="00276EA6">
        <w:lastRenderedPageBreak/>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w:t>
      </w:r>
      <w:r w:rsidR="00F724D4">
        <w:t>ADHS</w:t>
      </w:r>
      <w:r w:rsidRPr="00276EA6">
        <w:t xml:space="preserve"> dataset, and so factor D was not included in </w:t>
      </w:r>
      <w:r w:rsidR="00986CDC" w:rsidRPr="00276EA6">
        <w:t xml:space="preserve">models fit to </w:t>
      </w:r>
      <w:r w:rsidR="00F724D4">
        <w:t>ADHS</w:t>
      </w:r>
      <w:r w:rsidR="00986CDC" w:rsidRPr="00276EA6">
        <w:t xml:space="preserve"> data.</w:t>
      </w:r>
    </w:p>
    <w:p w14:paraId="2B821970" w14:textId="77777777" w:rsidR="00FC0982" w:rsidRPr="00276EA6" w:rsidRDefault="00FC0982" w:rsidP="00FC0982"/>
    <w:p w14:paraId="60EB49CA" w14:textId="77777777" w:rsidR="00C012F4" w:rsidRPr="00276EA6" w:rsidRDefault="00C012F4" w:rsidP="00276EA6">
      <w:pPr>
        <w:pStyle w:val="Heading3"/>
      </w:pPr>
      <w:r w:rsidRPr="00276EA6">
        <w:t>Age-specific risk (A)</w:t>
      </w:r>
    </w:p>
    <w:p w14:paraId="3C6F1727" w14:textId="3DAE5641" w:rsidR="00C012F4" w:rsidRPr="00276EA6" w:rsidRDefault="00C012F4" w:rsidP="00276EA6">
      <w:r w:rsidRPr="00276EA6">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proofErr w:type="spellStart"/>
      <w:r w:rsidR="00C779D5" w:rsidRPr="009934F4">
        <w:rPr>
          <w:i/>
        </w:rPr>
        <w:t>r</w:t>
      </w:r>
      <w:r w:rsidR="00C779D5" w:rsidRPr="009934F4">
        <w:rPr>
          <w:i/>
          <w:vertAlign w:val="subscript"/>
        </w:rPr>
        <w:t>z</w:t>
      </w:r>
      <w:proofErr w:type="spellEnd"/>
      <w:r w:rsidR="00C779D5">
        <w:t>,</w:t>
      </w:r>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 w14:paraId="4580CDDB" w14:textId="222F1254" w:rsidR="00C012F4" w:rsidRPr="00276EA6" w:rsidRDefault="00C012F4" w:rsidP="00276EA6">
      <w:pPr>
        <w:pStyle w:val="Heading3"/>
      </w:pPr>
      <w:r w:rsidRPr="00276EA6">
        <w:t>Antiviral treatment (T)</w:t>
      </w:r>
      <w:r w:rsidR="00020923" w:rsidRPr="00276EA6">
        <w:t xml:space="preserve"> and underlying conditions (U)</w:t>
      </w:r>
    </w:p>
    <w:p w14:paraId="7966310F" w14:textId="7F0803B4" w:rsidR="00C012F4" w:rsidRPr="00276EA6" w:rsidRDefault="00C012F4" w:rsidP="00276EA6">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 w14:paraId="71BFEAFC" w14:textId="40ED18CC" w:rsidR="00C012F4" w:rsidRPr="00276EA6" w:rsidRDefault="00C012F4" w:rsidP="00276EA6">
      <w:pPr>
        <w:pStyle w:val="Heading3"/>
      </w:pPr>
      <w:r w:rsidRPr="00276EA6">
        <w:lastRenderedPageBreak/>
        <w:t>Imprinting (I)</w:t>
      </w:r>
      <w:r w:rsidR="00020923" w:rsidRPr="00276EA6">
        <w:t xml:space="preserve"> and vaccination (V)</w:t>
      </w:r>
    </w:p>
    <w:p w14:paraId="6AA6C4B3" w14:textId="565C1E23" w:rsidR="00C012F4" w:rsidRPr="00276EA6" w:rsidRDefault="00C012F4" w:rsidP="00276EA6">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r w:rsidR="0078216C">
        <w:rPr>
          <w:i/>
          <w:vertAlign w:val="subscript"/>
        </w:rPr>
        <w:t>HxNy</w:t>
      </w:r>
      <w:proofErr w:type="spellEnd"/>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proofErr w:type="spellStart"/>
      <w:r w:rsidRPr="00276EA6">
        <w:rPr>
          <w:i/>
        </w:rPr>
        <w:t>HxNy</w:t>
      </w:r>
      <w:proofErr w:type="spellEnd"/>
      <w:r w:rsidRPr="00276EA6">
        <w:t xml:space="preserve"> by their childhood imprinting</w:t>
      </w:r>
      <w:r w:rsidR="0078216C">
        <w:t xml:space="preserve">. </w:t>
      </w:r>
      <w:r w:rsidR="00EB70D9">
        <w:t xml:space="preserve">Note that we 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proofErr w:type="spellStart"/>
      <w:r w:rsidR="0078216C" w:rsidRPr="009934F4">
        <w:rPr>
          <w:i/>
        </w:rPr>
        <w:t>r</w:t>
      </w:r>
      <w:r w:rsidR="0078216C" w:rsidRPr="009934F4">
        <w:rPr>
          <w:i/>
          <w:vertAlign w:val="subscript"/>
        </w:rPr>
        <w:t>vHxNy</w:t>
      </w:r>
      <w:proofErr w:type="spellEnd"/>
      <w:r w:rsidR="0078216C">
        <w:t xml:space="preserve"> and </w:t>
      </w:r>
      <w:proofErr w:type="spellStart"/>
      <w:r w:rsidR="0078216C" w:rsidRPr="009934F4">
        <w:rPr>
          <w:i/>
        </w:rPr>
        <w:t>r</w:t>
      </w:r>
      <w:r w:rsidR="0078216C" w:rsidRPr="009934F4">
        <w:rPr>
          <w:i/>
          <w:vertAlign w:val="subscript"/>
        </w:rPr>
        <w:t>IHxNy</w:t>
      </w:r>
      <w:proofErr w:type="spellEnd"/>
      <w:r w:rsidR="0078216C">
        <w:t xml:space="preserve"> as free parameters describing the risk of confirmed </w:t>
      </w:r>
      <w:proofErr w:type="spellStart"/>
      <w:r w:rsidR="0078216C" w:rsidRPr="009934F4">
        <w:rPr>
          <w:i/>
        </w:rPr>
        <w:t>HxNy</w:t>
      </w:r>
      <w:proofErr w:type="spellEnd"/>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0D6698" w:rsidP="00276EA6">
      <w:pPr>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 w14:paraId="28168A69" w14:textId="4B85F2F4" w:rsidR="00C012F4" w:rsidRPr="00276EA6" w:rsidRDefault="000D6698" w:rsidP="00276EA6">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r w:rsidRPr="00276EA6">
        <w:tab/>
      </w:r>
    </w:p>
    <w:p w14:paraId="44265867" w14:textId="2E4EFDCD" w:rsidR="0053253B" w:rsidRDefault="0053253B" w:rsidP="00276EA6">
      <w:pPr>
        <w:pStyle w:val="Heading2"/>
      </w:pPr>
      <w:r>
        <w:t>Likelihood</w:t>
      </w:r>
    </w:p>
    <w:p w14:paraId="276B7432" w14:textId="59E2829D" w:rsidR="0053253B" w:rsidRDefault="0053253B" w:rsidP="0053253B">
      <w:r>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proofErr w:type="spellStart"/>
      <w:r w:rsidR="009E1848" w:rsidRPr="009934F4">
        <w:rPr>
          <w:i/>
        </w:rPr>
        <w:t>n</w:t>
      </w:r>
      <w:r w:rsidR="009E1848" w:rsidRPr="009934F4">
        <w:rPr>
          <w:i/>
          <w:vertAlign w:val="subscript"/>
        </w:rPr>
        <w:t>cs</w:t>
      </w:r>
      <w:proofErr w:type="spellEnd"/>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w:t>
      </w:r>
      <w:proofErr w:type="spellStart"/>
      <w:r w:rsidR="009934F4" w:rsidRPr="009934F4">
        <w:rPr>
          <w:i/>
        </w:rPr>
        <w:t>x</w:t>
      </w:r>
      <w:r w:rsidR="009934F4" w:rsidRPr="009934F4">
        <w:rPr>
          <w:i/>
          <w:vertAlign w:val="subscript"/>
        </w:rPr>
        <w:t>mcs</w:t>
      </w:r>
      <w:proofErr w:type="spellEnd"/>
      <w:r w:rsidR="009934F4" w:rsidRPr="009934F4">
        <w:rPr>
          <w:vertAlign w:val="subscript"/>
        </w:rPr>
        <w:t xml:space="preserve"> </w:t>
      </w:r>
      <w:r w:rsidR="009934F4">
        <w:t xml:space="preserve">each represent the number of cases observed in each single year of age/single year of </w:t>
      </w:r>
      <w:r w:rsidR="009934F4">
        <w:lastRenderedPageBreak/>
        <w:t xml:space="preserve">birth, and if </w:t>
      </w:r>
      <w:r w:rsidR="009934F4" w:rsidRPr="009934F4">
        <w:rPr>
          <w:i/>
        </w:rPr>
        <w:t>p</w:t>
      </w:r>
      <w:r w:rsidR="009934F4" w:rsidRPr="009934F4">
        <w:rPr>
          <w:i/>
          <w:vertAlign w:val="subscript"/>
        </w:rPr>
        <w:t>0cs</w:t>
      </w:r>
      <w:r w:rsidR="009934F4" w:rsidRPr="009934F4">
        <w:rPr>
          <w:i/>
        </w:rPr>
        <w:t>…</w:t>
      </w:r>
      <w:proofErr w:type="spellStart"/>
      <w:r w:rsidR="009934F4" w:rsidRPr="009934F4">
        <w:rPr>
          <w:i/>
        </w:rPr>
        <w:t>p</w:t>
      </w:r>
      <w:r w:rsidR="009934F4" w:rsidRPr="009934F4">
        <w:rPr>
          <w:i/>
          <w:vertAlign w:val="subscript"/>
        </w:rPr>
        <w:t>mcs</w:t>
      </w:r>
      <w:proofErr w:type="spellEnd"/>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pPr>
    </w:p>
    <w:p w14:paraId="45279D27" w14:textId="6C3090C3" w:rsidR="00C012F4" w:rsidRPr="00276EA6" w:rsidRDefault="00C012F4" w:rsidP="00276EA6">
      <w:pPr>
        <w:pStyle w:val="Heading2"/>
      </w:pPr>
      <w:r w:rsidRPr="00276EA6">
        <w:t>Model fitting and model comparison</w:t>
      </w:r>
    </w:p>
    <w:p w14:paraId="404BC585" w14:textId="22C3D603" w:rsidR="009D43E5" w:rsidRDefault="0053253B" w:rsidP="00276EA6">
      <w:r>
        <w:t xml:space="preserve">We fit models containing all possible combinations of the above factors to influenza data from each unique country and season in the </w:t>
      </w:r>
      <w:r w:rsidR="00F724D4">
        <w:t>ADHS</w:t>
      </w:r>
      <w:r>
        <w:t xml:space="preserve"> data, or in the INSIGHT data. </w:t>
      </w:r>
      <w:r w:rsidR="00C012F4" w:rsidRPr="00276EA6">
        <w:t xml:space="preserve">We simultaneously estimated all free parameter values using the </w:t>
      </w:r>
      <w:proofErr w:type="spellStart"/>
      <w:proofErr w:type="gramStart"/>
      <w:r w:rsidR="00C012F4" w:rsidRPr="00276EA6">
        <w:t>optim</w:t>
      </w:r>
      <w:proofErr w:type="spellEnd"/>
      <w:r w:rsidR="00C012F4" w:rsidRPr="00276EA6">
        <w:t>(</w:t>
      </w:r>
      <w:proofErr w:type="gramEnd"/>
      <w:r w:rsidR="00C012F4"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472B0E">
        <w:instrText xml:space="preserve"> ADDIN ZOTERO_ITEM CSL_CITATION {"citationID":"CtEoK6UA","properties":{"formattedCitation":"(37)","plainCitation":"(37)","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472B0E">
        <w:rPr>
          <w:noProof/>
        </w:rPr>
        <w:t>(37)</w:t>
      </w:r>
      <w:r w:rsidR="00EC67F1" w:rsidRPr="00276EA6">
        <w:fldChar w:fldCharType="end"/>
      </w:r>
      <w:r w:rsidR="00EC67F1" w:rsidRPr="00276EA6">
        <w:t>.</w:t>
      </w:r>
    </w:p>
    <w:p w14:paraId="075D494E" w14:textId="77777777" w:rsidR="001A1404" w:rsidRPr="00276EA6" w:rsidRDefault="001A1404" w:rsidP="00A249E4"/>
    <w:p w14:paraId="0938D119" w14:textId="5C037266" w:rsidR="00CC4B5E" w:rsidRPr="00276EA6" w:rsidRDefault="00CC4B5E" w:rsidP="00276EA6">
      <w:pPr>
        <w:pStyle w:val="Heading2"/>
      </w:pPr>
      <w:r w:rsidRPr="00276EA6">
        <w:t>Antigenic advance</w:t>
      </w:r>
    </w:p>
    <w:p w14:paraId="366D51D8" w14:textId="29D1261A" w:rsidR="00DF5F35" w:rsidRPr="00276EA6" w:rsidRDefault="00C36A19" w:rsidP="00276EA6">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00A249E4" w:rsidRPr="00A249E4">
        <w:fldChar w:fldCharType="begin"/>
      </w:r>
      <w:r w:rsidR="00472B0E">
        <w:instrText xml:space="preserve"> ADDIN ZOTERO_ITEM CSL_CITATION {"citationID":"2OaVV5xk","properties":{"formattedCitation":"(40,62)","plainCitation":"(40,62)","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A249E4" w:rsidRPr="00A249E4">
        <w:fldChar w:fldCharType="separate"/>
      </w:r>
      <w:r w:rsidR="00472B0E">
        <w:rPr>
          <w:noProof/>
        </w:rPr>
        <w:t>(40,62)</w:t>
      </w:r>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r w:rsidR="00472B0E">
        <w:instrText xml:space="preserve"> ADDIN ZOTERO_ITEM CSL_CITATION {"citationID":"kafcQChY","properties":{"formattedCitation":"(42)","plainCitation":"(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472B0E">
        <w:rPr>
          <w:noProof/>
        </w:rPr>
        <w:t>(42)</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143E5A">
        <w:instrText xml:space="preserve"> ADDIN ZOTERO_ITEM CSL_CITATION {"citationID":"JiKVmrhx","properties":{"formattedCitation":"(61)","plainCitation":"(61)","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43E5A">
        <w:rPr>
          <w:noProof/>
        </w:rPr>
        <w:t>(61)</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472B0E">
        <w:instrText xml:space="preserve"> ADDIN ZOTERO_ITEM CSL_CITATION {"citationID":"ikAdC3KF","properties":{"formattedCitation":"(41)","plainCitation":"(41)","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472B0E">
        <w:rPr>
          <w:noProof/>
        </w:rPr>
        <w:t>(41)</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472B0E">
        <w:instrText xml:space="preserve"> ADDIN ZOTERO_ITEM CSL_CITATION {"citationID":"VykWZIyl","properties":{"formattedCitation":"(41)","plainCitation":"(41)","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472B0E">
        <w:rPr>
          <w:noProof/>
        </w:rPr>
        <w:t>(41)</w:t>
      </w:r>
      <w:r w:rsidR="00DF5F35" w:rsidRPr="00276EA6">
        <w:fldChar w:fldCharType="end"/>
      </w:r>
      <w:r w:rsidR="00671B6D">
        <w:t xml:space="preserve">. </w:t>
      </w:r>
      <w:r w:rsidR="00403A1F">
        <w:t xml:space="preserve">To </w:t>
      </w:r>
      <w:r w:rsidR="00DF5F35" w:rsidRPr="00276EA6">
        <w:t>enable direct 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xml:space="preserve">. The scaling factor was chosen so that directly-comparable H3N2 distance </w:t>
      </w:r>
      <w:r w:rsidR="00020923" w:rsidRPr="00276EA6">
        <w:lastRenderedPageBreak/>
        <w:t>estimates obtained using each method were well-aligned</w:t>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 w14:paraId="7FE4C687" w14:textId="77777777" w:rsidR="00C012F4" w:rsidRPr="00276EA6" w:rsidRDefault="00C012F4" w:rsidP="00276EA6">
      <w:pPr>
        <w:pStyle w:val="Heading2"/>
      </w:pPr>
      <w:r w:rsidRPr="00276EA6">
        <w:t>Code and data availability</w:t>
      </w:r>
    </w:p>
    <w:p w14:paraId="5D99FC47" w14:textId="3814C83E" w:rsidR="00276EA6" w:rsidRDefault="00C012F4" w:rsidP="00A249E4">
      <w:r w:rsidRPr="00276EA6">
        <w:t>Code to perform all</w:t>
      </w:r>
      <w:r w:rsidR="00CC4B5E" w:rsidRPr="00276EA6">
        <w:t xml:space="preserve"> reported</w:t>
      </w:r>
      <w:r w:rsidRPr="00276EA6">
        <w:t xml:space="preserve"> analyses and construct all plots is available \#\#HERE\#\#. </w:t>
      </w:r>
      <w:r w:rsidR="00F724D4">
        <w:t>ADHS</w:t>
      </w:r>
      <w:r w:rsidRPr="00276EA6">
        <w:t xml:space="preserve"> data is available as a supplementary data file. </w:t>
      </w:r>
      <w:commentRangeStart w:id="5"/>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5"/>
      <w:r w:rsidR="00FC0982">
        <w:rPr>
          <w:rStyle w:val="CommentReference"/>
        </w:rPr>
        <w:commentReference w:id="5"/>
      </w:r>
    </w:p>
    <w:p w14:paraId="68923CE7" w14:textId="77777777" w:rsidR="00A249E4" w:rsidRDefault="00A249E4">
      <w:pPr>
        <w:spacing w:line="240" w:lineRule="auto"/>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2FB2C621" w14:textId="77777777" w:rsidR="00D87E32" w:rsidRPr="00D87E32" w:rsidRDefault="00276EA6" w:rsidP="00D87E32">
      <w:pPr>
        <w:pStyle w:val="Bibliography"/>
      </w:pPr>
      <w:r>
        <w:fldChar w:fldCharType="begin"/>
      </w:r>
      <w:r w:rsidR="00D87E32">
        <w:instrText xml:space="preserve"> ADDIN ZOTERO_BIBL {"uncited":[],"omitted":[],"custom":[]} CSL_BIBLIOGRAPHY </w:instrText>
      </w:r>
      <w:r>
        <w:fldChar w:fldCharType="separate"/>
      </w:r>
      <w:r w:rsidR="00D87E32" w:rsidRPr="00D87E32">
        <w:t xml:space="preserve">1. </w:t>
      </w:r>
      <w:r w:rsidR="00D87E32" w:rsidRPr="00D87E32">
        <w:tab/>
        <w:t xml:space="preserve">Francis T. On the Doctrine of Original Antigenic Sin. Proc Am </w:t>
      </w:r>
      <w:proofErr w:type="spellStart"/>
      <w:r w:rsidR="00D87E32" w:rsidRPr="00D87E32">
        <w:t>Philos</w:t>
      </w:r>
      <w:proofErr w:type="spellEnd"/>
      <w:r w:rsidR="00D87E32" w:rsidRPr="00D87E32">
        <w:t xml:space="preserve"> Soc. 1960;104(6):572–8. </w:t>
      </w:r>
    </w:p>
    <w:p w14:paraId="7867B81A" w14:textId="77777777" w:rsidR="00D87E32" w:rsidRPr="00D87E32" w:rsidRDefault="00D87E32" w:rsidP="00D87E32">
      <w:pPr>
        <w:pStyle w:val="Bibliography"/>
      </w:pPr>
      <w:r w:rsidRPr="00D87E32">
        <w:t xml:space="preserve">2. </w:t>
      </w:r>
      <w:r w:rsidRPr="00D87E32">
        <w:tab/>
      </w:r>
      <w:proofErr w:type="spellStart"/>
      <w:r w:rsidRPr="00D87E32">
        <w:t>Lessler</w:t>
      </w:r>
      <w:proofErr w:type="spellEnd"/>
      <w:r w:rsidRPr="00D87E32">
        <w:t xml:space="preserve"> J, Riley S, Read JM, Wang S, Zhu H, Smith GJD, et al. Evidence for Antigenic Seniority in Influenza A (H3N2) Antibody Responses in Southern China. PLOS </w:t>
      </w:r>
      <w:proofErr w:type="spellStart"/>
      <w:r w:rsidRPr="00D87E32">
        <w:t>Pathog</w:t>
      </w:r>
      <w:proofErr w:type="spellEnd"/>
      <w:r w:rsidRPr="00D87E32">
        <w:t>. 2012 Jul 19;8(7</w:t>
      </w:r>
      <w:proofErr w:type="gramStart"/>
      <w:r w:rsidRPr="00D87E32">
        <w:t>):e</w:t>
      </w:r>
      <w:proofErr w:type="gramEnd"/>
      <w:r w:rsidRPr="00D87E32">
        <w:t xml:space="preserve">1002802. </w:t>
      </w:r>
    </w:p>
    <w:p w14:paraId="3E0EAEAA" w14:textId="77777777" w:rsidR="00D87E32" w:rsidRPr="00D87E32" w:rsidRDefault="00D87E32" w:rsidP="00D87E32">
      <w:pPr>
        <w:pStyle w:val="Bibliography"/>
      </w:pPr>
      <w:r w:rsidRPr="00D87E32">
        <w:t xml:space="preserve">3. </w:t>
      </w:r>
      <w:r w:rsidRPr="00D87E32">
        <w:tab/>
        <w:t xml:space="preserve">Doctrine of Original Antigenic Sin: Separating Good </w:t>
      </w:r>
      <w:proofErr w:type="gramStart"/>
      <w:r w:rsidRPr="00D87E32">
        <w:t>From</w:t>
      </w:r>
      <w:proofErr w:type="gramEnd"/>
      <w:r w:rsidRPr="00D87E32">
        <w:t xml:space="preserve"> Evil | The Journal of Infectious Diseases | Oxford Academic [Internet]. [cited 2019 Apr 28]. Available from: https://academic.oup.com/jid/article/215/12/1782/3112608</w:t>
      </w:r>
    </w:p>
    <w:p w14:paraId="544F74EA" w14:textId="77777777" w:rsidR="00D87E32" w:rsidRPr="00D87E32" w:rsidRDefault="00D87E32" w:rsidP="00D87E32">
      <w:pPr>
        <w:pStyle w:val="Bibliography"/>
      </w:pPr>
      <w:r w:rsidRPr="00D87E32">
        <w:t xml:space="preserve">4. </w:t>
      </w:r>
      <w:r w:rsidRPr="00D87E32">
        <w:tab/>
      </w:r>
      <w:proofErr w:type="spellStart"/>
      <w:r w:rsidRPr="00D87E32">
        <w:t>Cobey</w:t>
      </w:r>
      <w:proofErr w:type="spellEnd"/>
      <w:r w:rsidRPr="00D87E32">
        <w:t xml:space="preserve"> S, Hensley SE. Immune history and influenza virus susceptibility. </w:t>
      </w:r>
      <w:proofErr w:type="spellStart"/>
      <w:r w:rsidRPr="00D87E32">
        <w:t>Curr</w:t>
      </w:r>
      <w:proofErr w:type="spellEnd"/>
      <w:r w:rsidRPr="00D87E32">
        <w:t xml:space="preserve"> </w:t>
      </w:r>
      <w:proofErr w:type="spellStart"/>
      <w:r w:rsidRPr="00D87E32">
        <w:t>Opin</w:t>
      </w:r>
      <w:proofErr w:type="spellEnd"/>
      <w:r w:rsidRPr="00D87E32">
        <w:t xml:space="preserve"> </w:t>
      </w:r>
      <w:proofErr w:type="spellStart"/>
      <w:r w:rsidRPr="00D87E32">
        <w:t>Virol</w:t>
      </w:r>
      <w:proofErr w:type="spellEnd"/>
      <w:r w:rsidRPr="00D87E32">
        <w:t xml:space="preserve">. 2017 Feb </w:t>
      </w:r>
      <w:proofErr w:type="gramStart"/>
      <w:r w:rsidRPr="00D87E32">
        <w:t>1;22:105</w:t>
      </w:r>
      <w:proofErr w:type="gramEnd"/>
      <w:r w:rsidRPr="00D87E32">
        <w:t xml:space="preserve">–11. </w:t>
      </w:r>
    </w:p>
    <w:p w14:paraId="074527F4" w14:textId="77777777" w:rsidR="00D87E32" w:rsidRPr="00D87E32" w:rsidRDefault="00D87E32" w:rsidP="00D87E32">
      <w:pPr>
        <w:pStyle w:val="Bibliography"/>
      </w:pPr>
      <w:r w:rsidRPr="00D87E32">
        <w:t xml:space="preserve">5. </w:t>
      </w:r>
      <w:r w:rsidRPr="00D87E32">
        <w:tab/>
        <w:t xml:space="preserve">Xu R, </w:t>
      </w:r>
      <w:proofErr w:type="spellStart"/>
      <w:r w:rsidRPr="00D87E32">
        <w:t>Ekiert</w:t>
      </w:r>
      <w:proofErr w:type="spellEnd"/>
      <w:r w:rsidRPr="00D87E32">
        <w:t xml:space="preserve"> DC, Krause JC, Hai R, Crowe JE, Wilson IA. Structural Basis of Preexisting Immunity to the 2009 H1N1 Pandemic Influenza Virus. Science. 2010 Apr 16;328(5976):357–60. </w:t>
      </w:r>
    </w:p>
    <w:p w14:paraId="031A612F" w14:textId="77777777" w:rsidR="00D87E32" w:rsidRPr="00D87E32" w:rsidRDefault="00D87E32" w:rsidP="00D87E32">
      <w:pPr>
        <w:pStyle w:val="Bibliography"/>
      </w:pPr>
      <w:r w:rsidRPr="00D87E32">
        <w:t xml:space="preserve">6. </w:t>
      </w:r>
      <w:r w:rsidRPr="00D87E32">
        <w:tab/>
        <w:t xml:space="preserve">Hancock K, </w:t>
      </w:r>
      <w:proofErr w:type="spellStart"/>
      <w:r w:rsidRPr="00D87E32">
        <w:t>Veguilla</w:t>
      </w:r>
      <w:proofErr w:type="spellEnd"/>
      <w:r w:rsidRPr="00D87E32">
        <w:t xml:space="preserve"> V, Lu X, Zhong W, Butler EN, Sun H, et al. Cross-Reactive Antibody Responses to the 2009 Pandemic H1N1 Influenza Virus. N </w:t>
      </w:r>
      <w:proofErr w:type="spellStart"/>
      <w:r w:rsidRPr="00D87E32">
        <w:t>Engl</w:t>
      </w:r>
      <w:proofErr w:type="spellEnd"/>
      <w:r w:rsidRPr="00D87E32">
        <w:t xml:space="preserve"> J Med Boston. 2009 Nov 12;361(20):1945–52. </w:t>
      </w:r>
    </w:p>
    <w:p w14:paraId="260EFBA0" w14:textId="77777777" w:rsidR="00D87E32" w:rsidRPr="00D87E32" w:rsidRDefault="00D87E32" w:rsidP="00D87E32">
      <w:pPr>
        <w:pStyle w:val="Bibliography"/>
      </w:pPr>
      <w:r w:rsidRPr="00D87E32">
        <w:t xml:space="preserve">7. </w:t>
      </w:r>
      <w:r w:rsidRPr="00D87E32">
        <w:tab/>
        <w:t xml:space="preserve">Simonsen L, </w:t>
      </w:r>
      <w:proofErr w:type="spellStart"/>
      <w:r w:rsidRPr="00D87E32">
        <w:t>Spreeuwenberg</w:t>
      </w:r>
      <w:proofErr w:type="spellEnd"/>
      <w:r w:rsidRPr="00D87E32">
        <w:t xml:space="preserve"> P, Lustig R, Taylor RJ, Fleming DM, </w:t>
      </w:r>
      <w:proofErr w:type="spellStart"/>
      <w:r w:rsidRPr="00D87E32">
        <w:t>Kroneman</w:t>
      </w:r>
      <w:proofErr w:type="spellEnd"/>
      <w:r w:rsidRPr="00D87E32">
        <w:t xml:space="preserve"> M, et al. Global Mortality Estimates for the 2009 Influenza Pandemic from the </w:t>
      </w:r>
      <w:proofErr w:type="spellStart"/>
      <w:r w:rsidRPr="00D87E32">
        <w:t>GLaMOR</w:t>
      </w:r>
      <w:proofErr w:type="spellEnd"/>
      <w:r w:rsidRPr="00D87E32">
        <w:t xml:space="preserve"> Project: A Modeling Study. PLOS Med. 2013 Nov 26;10(11</w:t>
      </w:r>
      <w:proofErr w:type="gramStart"/>
      <w:r w:rsidRPr="00D87E32">
        <w:t>):e</w:t>
      </w:r>
      <w:proofErr w:type="gramEnd"/>
      <w:r w:rsidRPr="00D87E32">
        <w:t xml:space="preserve">1001558. </w:t>
      </w:r>
    </w:p>
    <w:p w14:paraId="27D801C5" w14:textId="77777777" w:rsidR="00D87E32" w:rsidRPr="00D87E32" w:rsidRDefault="00D87E32" w:rsidP="00D87E32">
      <w:pPr>
        <w:pStyle w:val="Bibliography"/>
      </w:pPr>
      <w:r w:rsidRPr="00D87E32">
        <w:t xml:space="preserve">8. </w:t>
      </w:r>
      <w:r w:rsidRPr="00D87E32">
        <w:tab/>
        <w:t xml:space="preserve">Simonsen L, Reichert TA, Miller MA. The virtues of antigenic sin: consequences of pandemic recycling on influenza-associated mortality. Int </w:t>
      </w:r>
      <w:proofErr w:type="spellStart"/>
      <w:r w:rsidRPr="00D87E32">
        <w:t>Congr</w:t>
      </w:r>
      <w:proofErr w:type="spellEnd"/>
      <w:r w:rsidRPr="00D87E32">
        <w:t xml:space="preserve"> Ser. 2004 Jun </w:t>
      </w:r>
      <w:proofErr w:type="gramStart"/>
      <w:r w:rsidRPr="00D87E32">
        <w:t>1;1263:791</w:t>
      </w:r>
      <w:proofErr w:type="gramEnd"/>
      <w:r w:rsidRPr="00D87E32">
        <w:t xml:space="preserve">–4. </w:t>
      </w:r>
    </w:p>
    <w:p w14:paraId="24C8A87A" w14:textId="77777777" w:rsidR="00D87E32" w:rsidRPr="00D87E32" w:rsidRDefault="00D87E32" w:rsidP="00D87E32">
      <w:pPr>
        <w:pStyle w:val="Bibliography"/>
      </w:pPr>
      <w:r w:rsidRPr="00D87E32">
        <w:t xml:space="preserve">9. </w:t>
      </w:r>
      <w:r w:rsidRPr="00D87E32">
        <w:tab/>
        <w:t xml:space="preserve">Ma J, </w:t>
      </w:r>
      <w:proofErr w:type="spellStart"/>
      <w:r w:rsidRPr="00D87E32">
        <w:t>Dushoff</w:t>
      </w:r>
      <w:proofErr w:type="spellEnd"/>
      <w:r w:rsidRPr="00D87E32">
        <w:t xml:space="preserve"> J, Earn DJD. Age-specific mortality risk from pandemic influenza. J </w:t>
      </w:r>
      <w:proofErr w:type="spellStart"/>
      <w:r w:rsidRPr="00D87E32">
        <w:t>Theor</w:t>
      </w:r>
      <w:proofErr w:type="spellEnd"/>
      <w:r w:rsidRPr="00D87E32">
        <w:t xml:space="preserve"> Biol. 2011 Nov </w:t>
      </w:r>
      <w:proofErr w:type="gramStart"/>
      <w:r w:rsidRPr="00D87E32">
        <w:t>7;288:29</w:t>
      </w:r>
      <w:proofErr w:type="gramEnd"/>
      <w:r w:rsidRPr="00D87E32">
        <w:t xml:space="preserve">–34. </w:t>
      </w:r>
    </w:p>
    <w:p w14:paraId="40F415DB" w14:textId="77777777" w:rsidR="00D87E32" w:rsidRPr="00D87E32" w:rsidRDefault="00D87E32" w:rsidP="00D87E32">
      <w:pPr>
        <w:pStyle w:val="Bibliography"/>
      </w:pPr>
      <w:r w:rsidRPr="00D87E32">
        <w:t xml:space="preserve">10. </w:t>
      </w:r>
      <w:r w:rsidRPr="00D87E32">
        <w:tab/>
      </w:r>
      <w:proofErr w:type="spellStart"/>
      <w:r w:rsidRPr="00D87E32">
        <w:t>Worobey</w:t>
      </w:r>
      <w:proofErr w:type="spellEnd"/>
      <w:r w:rsidRPr="00D87E32">
        <w:t xml:space="preserve"> M, Han G-Z, </w:t>
      </w:r>
      <w:proofErr w:type="spellStart"/>
      <w:r w:rsidRPr="00D87E32">
        <w:t>Rambaut</w:t>
      </w:r>
      <w:proofErr w:type="spellEnd"/>
      <w:r w:rsidRPr="00D87E32">
        <w:t xml:space="preserve"> A. Genesis and pathogenesis of the 1918 pandemic H1N1 influenza A virus. Proc Natl </w:t>
      </w:r>
      <w:proofErr w:type="spellStart"/>
      <w:r w:rsidRPr="00D87E32">
        <w:t>Acad</w:t>
      </w:r>
      <w:proofErr w:type="spellEnd"/>
      <w:r w:rsidRPr="00D87E32">
        <w:t xml:space="preserve"> Sci. 2014 Jun 3;111(22):8107–12. </w:t>
      </w:r>
    </w:p>
    <w:p w14:paraId="6EF73B9C" w14:textId="77777777" w:rsidR="00D87E32" w:rsidRPr="00D87E32" w:rsidRDefault="00D87E32" w:rsidP="00D87E32">
      <w:pPr>
        <w:pStyle w:val="Bibliography"/>
      </w:pPr>
      <w:r w:rsidRPr="00D87E32">
        <w:t xml:space="preserve">11. </w:t>
      </w:r>
      <w:r w:rsidRPr="00D87E32">
        <w:tab/>
        <w:t xml:space="preserve">Gagnon A, Miller MS, Hallman SA, Bourbeau R, Herring DA, Earn DJD, et al. Age-Specific Mortality During the 1918 Influenza Pandemic: Unravelling the Mystery of High Young Adult Mortality. </w:t>
      </w:r>
      <w:proofErr w:type="spellStart"/>
      <w:r w:rsidRPr="00D87E32">
        <w:t>PLoS</w:t>
      </w:r>
      <w:proofErr w:type="spellEnd"/>
      <w:r w:rsidRPr="00D87E32">
        <w:t xml:space="preserve"> ONE [Internet]. 2013 Aug 5 [cited 2019 Apr 4];8(8). Available from: https://www.ncbi.nlm.nih.gov/pmc/articles/PMC3734171/</w:t>
      </w:r>
    </w:p>
    <w:p w14:paraId="1DB6D3B3" w14:textId="77777777" w:rsidR="00D87E32" w:rsidRPr="00D87E32" w:rsidRDefault="00D87E32" w:rsidP="00D87E32">
      <w:pPr>
        <w:pStyle w:val="Bibliography"/>
      </w:pPr>
      <w:r w:rsidRPr="00D87E32">
        <w:t xml:space="preserve">12. </w:t>
      </w:r>
      <w:r w:rsidRPr="00D87E32">
        <w:tab/>
        <w:t xml:space="preserve">Gostic KM, Ambrose M, </w:t>
      </w:r>
      <w:proofErr w:type="spellStart"/>
      <w:r w:rsidRPr="00D87E32">
        <w:t>Worobey</w:t>
      </w:r>
      <w:proofErr w:type="spellEnd"/>
      <w:r w:rsidRPr="00D87E32">
        <w:t xml:space="preserve"> M, Lloyd-Smith JO. Potent protection against H5N1 and H7N9 influenza via childhood hemagglutinin imprinting. Science. 2016 Nov 11;354(6313):722–6. </w:t>
      </w:r>
    </w:p>
    <w:p w14:paraId="09E42F9B" w14:textId="77777777" w:rsidR="00D87E32" w:rsidRPr="00D87E32" w:rsidRDefault="00D87E32" w:rsidP="00D87E32">
      <w:pPr>
        <w:pStyle w:val="Bibliography"/>
      </w:pPr>
      <w:r w:rsidRPr="00D87E32">
        <w:lastRenderedPageBreak/>
        <w:t xml:space="preserve">13. </w:t>
      </w:r>
      <w:r w:rsidRPr="00D87E32">
        <w:tab/>
        <w:t xml:space="preserve">Monto AS, </w:t>
      </w:r>
      <w:proofErr w:type="spellStart"/>
      <w:r w:rsidRPr="00D87E32">
        <w:t>Malosh</w:t>
      </w:r>
      <w:proofErr w:type="spellEnd"/>
      <w:r w:rsidRPr="00D87E32">
        <w:t xml:space="preserve"> RE, Petrie JG, Martin ET. The Doctrine of Original Antigenic Sin: Separating Good </w:t>
      </w:r>
      <w:proofErr w:type="gramStart"/>
      <w:r w:rsidRPr="00D87E32">
        <w:t>From</w:t>
      </w:r>
      <w:proofErr w:type="gramEnd"/>
      <w:r w:rsidRPr="00D87E32">
        <w:t xml:space="preserve"> Evil. J Infect Dis. 2017 Jun 15;215(12):1782–8. </w:t>
      </w:r>
    </w:p>
    <w:p w14:paraId="1202FBEB" w14:textId="77777777" w:rsidR="00D87E32" w:rsidRPr="00D87E32" w:rsidRDefault="00D87E32" w:rsidP="00D87E32">
      <w:pPr>
        <w:pStyle w:val="Bibliography"/>
      </w:pPr>
      <w:r w:rsidRPr="00D87E32">
        <w:t xml:space="preserve">14. </w:t>
      </w:r>
      <w:r w:rsidRPr="00D87E32">
        <w:tab/>
        <w:t xml:space="preserve">Zhang A, Stacey HD, </w:t>
      </w:r>
      <w:proofErr w:type="spellStart"/>
      <w:r w:rsidRPr="00D87E32">
        <w:t>Mullarkey</w:t>
      </w:r>
      <w:proofErr w:type="spellEnd"/>
      <w:r w:rsidRPr="00D87E32">
        <w:t xml:space="preserve"> CE, Miller MS. Original Antigenic Sin: How First Exposure Shapes Lifelong Anti–Influenza Virus Immune Responses. J Immunol. 2019 Jan 15;202(2):335–40. </w:t>
      </w:r>
    </w:p>
    <w:p w14:paraId="1787191A" w14:textId="77777777" w:rsidR="00D87E32" w:rsidRPr="00D87E32" w:rsidRDefault="00D87E32" w:rsidP="00D87E32">
      <w:pPr>
        <w:pStyle w:val="Bibliography"/>
      </w:pPr>
      <w:r w:rsidRPr="00D87E32">
        <w:t xml:space="preserve">15. </w:t>
      </w:r>
      <w:r w:rsidRPr="00D87E32">
        <w:tab/>
        <w:t xml:space="preserve">Henry C, Zheng N-Y, Huang M, </w:t>
      </w:r>
      <w:proofErr w:type="spellStart"/>
      <w:r w:rsidRPr="00D87E32">
        <w:t>Cabanov</w:t>
      </w:r>
      <w:proofErr w:type="spellEnd"/>
      <w:r w:rsidRPr="00D87E32">
        <w:t xml:space="preserve"> A, Rojas KT, Kaur K, et al. Influenza Virus Vaccination Elicits Poorly Adapted B Cell Responses in Elderly Individuals. Cell Host Microbe. 2019 Mar;25(3):357-366.e6. </w:t>
      </w:r>
    </w:p>
    <w:p w14:paraId="34DAACCC" w14:textId="77777777" w:rsidR="00D87E32" w:rsidRPr="00D87E32" w:rsidRDefault="00D87E32" w:rsidP="00D87E32">
      <w:pPr>
        <w:pStyle w:val="Bibliography"/>
      </w:pPr>
      <w:r w:rsidRPr="00D87E32">
        <w:t xml:space="preserve">16. </w:t>
      </w:r>
      <w:r w:rsidRPr="00D87E32">
        <w:tab/>
        <w:t xml:space="preserve">Linderman SL, Hensley SE. Antibodies with ‘Original Antigenic Sin’ Properties Are Valuable Components of Secondary Immune Responses to Influenza Viruses. PLOS </w:t>
      </w:r>
      <w:proofErr w:type="spellStart"/>
      <w:r w:rsidRPr="00D87E32">
        <w:t>Pathog</w:t>
      </w:r>
      <w:proofErr w:type="spellEnd"/>
      <w:r w:rsidRPr="00D87E32">
        <w:t>. 2016 Aug 18;12(8</w:t>
      </w:r>
      <w:proofErr w:type="gramStart"/>
      <w:r w:rsidRPr="00D87E32">
        <w:t>):e</w:t>
      </w:r>
      <w:proofErr w:type="gramEnd"/>
      <w:r w:rsidRPr="00D87E32">
        <w:t xml:space="preserve">1005806. </w:t>
      </w:r>
    </w:p>
    <w:p w14:paraId="4423EA59" w14:textId="77777777" w:rsidR="00D87E32" w:rsidRPr="00D87E32" w:rsidRDefault="00D87E32" w:rsidP="00D87E32">
      <w:pPr>
        <w:pStyle w:val="Bibliography"/>
      </w:pPr>
      <w:r w:rsidRPr="00D87E32">
        <w:t xml:space="preserve">17. </w:t>
      </w:r>
      <w:r w:rsidRPr="00D87E32">
        <w:tab/>
        <w:t xml:space="preserve">Andrews SF, Huang Y, Kaur K, Popova LI, Ho IY, Pauli NT, et al. Immune history profoundly affects broadly protective B cell responses to influenza. Sci </w:t>
      </w:r>
      <w:proofErr w:type="spellStart"/>
      <w:r w:rsidRPr="00D87E32">
        <w:t>Transl</w:t>
      </w:r>
      <w:proofErr w:type="spellEnd"/>
      <w:r w:rsidRPr="00D87E32">
        <w:t xml:space="preserve"> Med. 2015 Dec 2;7(316):316ra192-316ra192. </w:t>
      </w:r>
    </w:p>
    <w:p w14:paraId="30E222D0" w14:textId="77777777" w:rsidR="00D87E32" w:rsidRPr="00D87E32" w:rsidRDefault="00D87E32" w:rsidP="00D87E32">
      <w:pPr>
        <w:pStyle w:val="Bibliography"/>
      </w:pPr>
      <w:r w:rsidRPr="00D87E32">
        <w:t xml:space="preserve">18. </w:t>
      </w:r>
      <w:r w:rsidRPr="00D87E32">
        <w:tab/>
      </w:r>
      <w:proofErr w:type="spellStart"/>
      <w:r w:rsidRPr="00D87E32">
        <w:t>Krammer</w:t>
      </w:r>
      <w:proofErr w:type="spellEnd"/>
      <w:r w:rsidRPr="00D87E32">
        <w:t xml:space="preserve"> F. Novel universal influenza virus vaccine approaches. </w:t>
      </w:r>
      <w:proofErr w:type="spellStart"/>
      <w:r w:rsidRPr="00D87E32">
        <w:t>Curr</w:t>
      </w:r>
      <w:proofErr w:type="spellEnd"/>
      <w:r w:rsidRPr="00D87E32">
        <w:t xml:space="preserve"> </w:t>
      </w:r>
      <w:proofErr w:type="spellStart"/>
      <w:r w:rsidRPr="00D87E32">
        <w:t>Opin</w:t>
      </w:r>
      <w:proofErr w:type="spellEnd"/>
      <w:r w:rsidRPr="00D87E32">
        <w:t xml:space="preserve"> </w:t>
      </w:r>
      <w:proofErr w:type="spellStart"/>
      <w:r w:rsidRPr="00D87E32">
        <w:t>Virol</w:t>
      </w:r>
      <w:proofErr w:type="spellEnd"/>
      <w:r w:rsidRPr="00D87E32">
        <w:t xml:space="preserve">. 2016 </w:t>
      </w:r>
      <w:proofErr w:type="gramStart"/>
      <w:r w:rsidRPr="00D87E32">
        <w:t>Apr;17:95</w:t>
      </w:r>
      <w:proofErr w:type="gramEnd"/>
      <w:r w:rsidRPr="00D87E32">
        <w:t xml:space="preserve">–103. </w:t>
      </w:r>
    </w:p>
    <w:p w14:paraId="6E5E4E2A" w14:textId="77777777" w:rsidR="00D87E32" w:rsidRPr="00D87E32" w:rsidRDefault="00D87E32" w:rsidP="00D87E32">
      <w:pPr>
        <w:pStyle w:val="Bibliography"/>
      </w:pPr>
      <w:r w:rsidRPr="00D87E32">
        <w:t xml:space="preserve">19. </w:t>
      </w:r>
      <w:r w:rsidRPr="00D87E32">
        <w:tab/>
      </w:r>
      <w:proofErr w:type="spellStart"/>
      <w:r w:rsidRPr="00D87E32">
        <w:t>Wrammert</w:t>
      </w:r>
      <w:proofErr w:type="spellEnd"/>
      <w:r w:rsidRPr="00D87E32">
        <w:t xml:space="preserve"> J, </w:t>
      </w:r>
      <w:proofErr w:type="spellStart"/>
      <w:r w:rsidRPr="00D87E32">
        <w:t>Koutsonanos</w:t>
      </w:r>
      <w:proofErr w:type="spellEnd"/>
      <w:r w:rsidRPr="00D87E32">
        <w:t xml:space="preserve"> D, Li G-M, </w:t>
      </w:r>
      <w:proofErr w:type="spellStart"/>
      <w:r w:rsidRPr="00D87E32">
        <w:t>Edupuganti</w:t>
      </w:r>
      <w:proofErr w:type="spellEnd"/>
      <w:r w:rsidRPr="00D87E32">
        <w:t xml:space="preserve"> S, Sui J, Morrissey M, et al. Broadly cross-reactive antibodies dominate the human B cell response against 2009 pandemic H1N1 influenza virus infection. J Exp Med. 2011 Jan 17;208(1):181–93. </w:t>
      </w:r>
    </w:p>
    <w:p w14:paraId="32E9A1D6" w14:textId="77777777" w:rsidR="00D87E32" w:rsidRPr="00D87E32" w:rsidRDefault="00D87E32" w:rsidP="00D87E32">
      <w:pPr>
        <w:pStyle w:val="Bibliography"/>
      </w:pPr>
      <w:r w:rsidRPr="00D87E32">
        <w:t xml:space="preserve">20. </w:t>
      </w:r>
      <w:r w:rsidRPr="00D87E32">
        <w:tab/>
      </w:r>
      <w:proofErr w:type="spellStart"/>
      <w:r w:rsidRPr="00D87E32">
        <w:t>Zost</w:t>
      </w:r>
      <w:proofErr w:type="spellEnd"/>
      <w:r w:rsidRPr="00D87E32">
        <w:t xml:space="preserve"> SJ, Wu NC, Hensley SE, Wilson IA. Immunodominance and Antigenic Variation of Influenza Virus Hemagglutinin: Implications for Design of Universal Vaccine Immunogens. J Infect Dis. 2019 Apr 8;219(Supplement_1</w:t>
      </w:r>
      <w:proofErr w:type="gramStart"/>
      <w:r w:rsidRPr="00D87E32">
        <w:t>):S</w:t>
      </w:r>
      <w:proofErr w:type="gramEnd"/>
      <w:r w:rsidRPr="00D87E32">
        <w:t xml:space="preserve">38–45. </w:t>
      </w:r>
    </w:p>
    <w:p w14:paraId="47F25CE4" w14:textId="77777777" w:rsidR="00D87E32" w:rsidRPr="00D87E32" w:rsidRDefault="00D87E32" w:rsidP="00D87E32">
      <w:pPr>
        <w:pStyle w:val="Bibliography"/>
      </w:pPr>
      <w:r w:rsidRPr="00D87E32">
        <w:t xml:space="preserve">21. </w:t>
      </w:r>
      <w:r w:rsidRPr="00D87E32">
        <w:tab/>
        <w:t xml:space="preserve">Pica N, Hai R, </w:t>
      </w:r>
      <w:proofErr w:type="spellStart"/>
      <w:r w:rsidRPr="00D87E32">
        <w:t>Krammer</w:t>
      </w:r>
      <w:proofErr w:type="spellEnd"/>
      <w:r w:rsidRPr="00D87E32">
        <w:t xml:space="preserve"> F, Wang TT, </w:t>
      </w:r>
      <w:proofErr w:type="spellStart"/>
      <w:r w:rsidRPr="00D87E32">
        <w:t>Maamary</w:t>
      </w:r>
      <w:proofErr w:type="spellEnd"/>
      <w:r w:rsidRPr="00D87E32">
        <w:t xml:space="preserve"> J, </w:t>
      </w:r>
      <w:proofErr w:type="spellStart"/>
      <w:r w:rsidRPr="00D87E32">
        <w:t>Eggink</w:t>
      </w:r>
      <w:proofErr w:type="spellEnd"/>
      <w:r w:rsidRPr="00D87E32">
        <w:t xml:space="preserve"> D, et al. Hemagglutinin stalk antibodies elicited by the 2009 pandemic influenza virus as a mechanism for the extinction of seasonal H1N1 viruses. Proc Natl </w:t>
      </w:r>
      <w:proofErr w:type="spellStart"/>
      <w:r w:rsidRPr="00D87E32">
        <w:t>Acad</w:t>
      </w:r>
      <w:proofErr w:type="spellEnd"/>
      <w:r w:rsidRPr="00D87E32">
        <w:t xml:space="preserve"> Sci U S A. 2012;109(7):2573–8. </w:t>
      </w:r>
    </w:p>
    <w:p w14:paraId="37E281FA" w14:textId="77777777" w:rsidR="00D87E32" w:rsidRPr="00D87E32" w:rsidRDefault="00D87E32" w:rsidP="00D87E32">
      <w:pPr>
        <w:pStyle w:val="Bibliography"/>
      </w:pPr>
      <w:r w:rsidRPr="00D87E32">
        <w:t xml:space="preserve">22. </w:t>
      </w:r>
      <w:r w:rsidRPr="00D87E32">
        <w:tab/>
        <w:t xml:space="preserve">Miller MS, Gardner TJ, </w:t>
      </w:r>
      <w:proofErr w:type="spellStart"/>
      <w:r w:rsidRPr="00D87E32">
        <w:t>Krammer</w:t>
      </w:r>
      <w:proofErr w:type="spellEnd"/>
      <w:r w:rsidRPr="00D87E32">
        <w:t xml:space="preserve"> F, </w:t>
      </w:r>
      <w:proofErr w:type="spellStart"/>
      <w:r w:rsidRPr="00D87E32">
        <w:t>Aguado</w:t>
      </w:r>
      <w:proofErr w:type="spellEnd"/>
      <w:r w:rsidRPr="00D87E32">
        <w:t xml:space="preserve"> LC, Tortorella D, Basler CF, et al. Neutralizing Antibodies Against Previously Encountered Influenza Virus Strains Increase over Time: A Longitudinal Analysis. Sci </w:t>
      </w:r>
      <w:proofErr w:type="spellStart"/>
      <w:r w:rsidRPr="00D87E32">
        <w:t>Transl</w:t>
      </w:r>
      <w:proofErr w:type="spellEnd"/>
      <w:r w:rsidRPr="00D87E32">
        <w:t xml:space="preserve"> Med. 2013 Aug 14;5(198):198ra107-198ra107. </w:t>
      </w:r>
    </w:p>
    <w:p w14:paraId="07A123EC" w14:textId="77777777" w:rsidR="00D87E32" w:rsidRPr="00D87E32" w:rsidRDefault="00D87E32" w:rsidP="00D87E32">
      <w:pPr>
        <w:pStyle w:val="Bibliography"/>
      </w:pPr>
      <w:r w:rsidRPr="00D87E32">
        <w:t xml:space="preserve">23. </w:t>
      </w:r>
      <w:r w:rsidRPr="00D87E32">
        <w:tab/>
        <w:t xml:space="preserve">Lemaitre M, </w:t>
      </w:r>
      <w:proofErr w:type="spellStart"/>
      <w:r w:rsidRPr="00D87E32">
        <w:t>Carrat</w:t>
      </w:r>
      <w:proofErr w:type="spellEnd"/>
      <w:r w:rsidRPr="00D87E32">
        <w:t xml:space="preserve"> F. Comparative age distribution of influenza morbidity and mortality during seasonal influenza epidemics and the 2009 H1N1 pandemic. BMC Infect Dis. 2010 Jun 9;10(1):162. </w:t>
      </w:r>
    </w:p>
    <w:p w14:paraId="4BEBCEE1" w14:textId="77777777" w:rsidR="00D87E32" w:rsidRPr="00D87E32" w:rsidRDefault="00D87E32" w:rsidP="00D87E32">
      <w:pPr>
        <w:pStyle w:val="Bibliography"/>
      </w:pPr>
      <w:r w:rsidRPr="00D87E32">
        <w:t xml:space="preserve">24. </w:t>
      </w:r>
      <w:r w:rsidRPr="00D87E32">
        <w:tab/>
      </w:r>
      <w:proofErr w:type="spellStart"/>
      <w:r w:rsidRPr="00D87E32">
        <w:t>Glezen</w:t>
      </w:r>
      <w:proofErr w:type="spellEnd"/>
      <w:r w:rsidRPr="00D87E32">
        <w:t xml:space="preserve"> WP, Keitel WA, Taber LH, Piedra PA, Clover RD, Couch RB. Age Distribution of Patients with Medically-Attended Illnesses Caused by Sequential Variants of Influenza A/H1N1: Comparison to Age-Specific Infection Rates, 1978–1989. Am J Epidemiol. 1991 Feb 1;133(3):296–304. </w:t>
      </w:r>
    </w:p>
    <w:p w14:paraId="306C65C8" w14:textId="77777777" w:rsidR="00D87E32" w:rsidRPr="00D87E32" w:rsidRDefault="00D87E32" w:rsidP="00D87E32">
      <w:pPr>
        <w:pStyle w:val="Bibliography"/>
      </w:pPr>
      <w:r w:rsidRPr="00D87E32">
        <w:lastRenderedPageBreak/>
        <w:t xml:space="preserve">25. </w:t>
      </w:r>
      <w:r w:rsidRPr="00D87E32">
        <w:tab/>
      </w:r>
      <w:proofErr w:type="spellStart"/>
      <w:r w:rsidRPr="00D87E32">
        <w:t>Khiabanian</w:t>
      </w:r>
      <w:proofErr w:type="spellEnd"/>
      <w:r w:rsidRPr="00D87E32">
        <w:t xml:space="preserve"> H, Farrell GM, George KS, </w:t>
      </w:r>
      <w:proofErr w:type="spellStart"/>
      <w:r w:rsidRPr="00D87E32">
        <w:t>Rabadan</w:t>
      </w:r>
      <w:proofErr w:type="spellEnd"/>
      <w:r w:rsidRPr="00D87E32">
        <w:t xml:space="preserve"> R. Differences in Patient Age Distribution between Influenza A Subtypes. PLOS ONE. 2009 Aug 31;4(8</w:t>
      </w:r>
      <w:proofErr w:type="gramStart"/>
      <w:r w:rsidRPr="00D87E32">
        <w:t>):e</w:t>
      </w:r>
      <w:proofErr w:type="gramEnd"/>
      <w:r w:rsidRPr="00D87E32">
        <w:t xml:space="preserve">6832. </w:t>
      </w:r>
    </w:p>
    <w:p w14:paraId="49896D8B" w14:textId="77777777" w:rsidR="00D87E32" w:rsidRPr="00D87E32" w:rsidRDefault="00D87E32" w:rsidP="00D87E32">
      <w:pPr>
        <w:pStyle w:val="Bibliography"/>
      </w:pPr>
      <w:r w:rsidRPr="00D87E32">
        <w:t xml:space="preserve">26. </w:t>
      </w:r>
      <w:r w:rsidRPr="00D87E32">
        <w:tab/>
        <w:t xml:space="preserve">Thompson WW, Shay DK, Weintraub E, Brammer L, Cox N, Anderson LJ, et al. Mortality associated with influenza and respiratory syncytial virus in the United States. JAMA. 2003 Jan 8;289(2):179–86. </w:t>
      </w:r>
    </w:p>
    <w:p w14:paraId="383C36B4" w14:textId="77777777" w:rsidR="00D87E32" w:rsidRPr="00D87E32" w:rsidRDefault="00D87E32" w:rsidP="00D87E32">
      <w:pPr>
        <w:pStyle w:val="Bibliography"/>
      </w:pPr>
      <w:r w:rsidRPr="00D87E32">
        <w:t xml:space="preserve">27. </w:t>
      </w:r>
      <w:r w:rsidRPr="00D87E32">
        <w:tab/>
        <w:t xml:space="preserve">Budd AP, Beacham L, Smith CB, Garten RJ, Reed C, </w:t>
      </w:r>
      <w:proofErr w:type="spellStart"/>
      <w:r w:rsidRPr="00D87E32">
        <w:t>Kniss</w:t>
      </w:r>
      <w:proofErr w:type="spellEnd"/>
      <w:r w:rsidRPr="00D87E32">
        <w:t xml:space="preserve">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790B5C9F" w14:textId="77777777" w:rsidR="00D87E32" w:rsidRPr="00D87E32" w:rsidRDefault="00D87E32" w:rsidP="00D87E32">
      <w:pPr>
        <w:pStyle w:val="Bibliography"/>
      </w:pPr>
      <w:r w:rsidRPr="00D87E32">
        <w:t xml:space="preserve">28. </w:t>
      </w:r>
      <w:r w:rsidRPr="00D87E32">
        <w:tab/>
        <w:t xml:space="preserve">Bedford T, Riley S, Barr IG, </w:t>
      </w:r>
      <w:proofErr w:type="spellStart"/>
      <w:r w:rsidRPr="00D87E32">
        <w:t>Broor</w:t>
      </w:r>
      <w:proofErr w:type="spellEnd"/>
      <w:r w:rsidRPr="00D87E32">
        <w:t xml:space="preserve"> S, Chadha M, Cox NJ, et al. Global circulation patterns of seasonal influenza viruses vary with antigenic drift. Nature. 2015 Jul;523(7559):217–20. </w:t>
      </w:r>
    </w:p>
    <w:p w14:paraId="43ED39AC" w14:textId="77777777" w:rsidR="00D87E32" w:rsidRPr="00D87E32" w:rsidRDefault="00D87E32" w:rsidP="00D87E32">
      <w:pPr>
        <w:pStyle w:val="Bibliography"/>
      </w:pPr>
      <w:r w:rsidRPr="00D87E32">
        <w:t xml:space="preserve">29. </w:t>
      </w:r>
      <w:r w:rsidRPr="00D87E32">
        <w:tab/>
        <w:t>Arizona Department of Health Services. 2015–2016 Influenza Summary [Internet]. [cited 2019 May 23]. Available from: https://www.azdhs.gov/documents/preparedness/epidemiology-disease-control/flu/surveillance/2015-2016-influenza-summary.pdf</w:t>
      </w:r>
    </w:p>
    <w:p w14:paraId="7ECA4356" w14:textId="77777777" w:rsidR="00D87E32" w:rsidRPr="00D87E32" w:rsidRDefault="00D87E32" w:rsidP="00D87E32">
      <w:pPr>
        <w:pStyle w:val="Bibliography"/>
      </w:pPr>
      <w:r w:rsidRPr="00D87E32">
        <w:t xml:space="preserve">30. </w:t>
      </w:r>
      <w:r w:rsidRPr="00D87E32">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308641DD" w14:textId="77777777" w:rsidR="00D87E32" w:rsidRPr="00D87E32" w:rsidRDefault="00D87E32" w:rsidP="00D87E32">
      <w:pPr>
        <w:pStyle w:val="Bibliography"/>
      </w:pPr>
      <w:r w:rsidRPr="00D87E32">
        <w:t xml:space="preserve">31. </w:t>
      </w:r>
      <w:r w:rsidRPr="00D87E32">
        <w:tab/>
      </w:r>
      <w:proofErr w:type="spellStart"/>
      <w:r w:rsidRPr="00D87E32">
        <w:t>Jhung</w:t>
      </w:r>
      <w:proofErr w:type="spellEnd"/>
      <w:r w:rsidRPr="00D87E32">
        <w:t xml:space="preserve"> MA, </w:t>
      </w:r>
      <w:proofErr w:type="spellStart"/>
      <w:r w:rsidRPr="00D87E32">
        <w:t>Swerdlow</w:t>
      </w:r>
      <w:proofErr w:type="spellEnd"/>
      <w:r w:rsidRPr="00D87E32">
        <w:t xml:space="preserve"> D, Olsen SJ, Jernigan D, Biggerstaff M, </w:t>
      </w:r>
      <w:proofErr w:type="spellStart"/>
      <w:r w:rsidRPr="00D87E32">
        <w:t>Kamimoto</w:t>
      </w:r>
      <w:proofErr w:type="spellEnd"/>
      <w:r w:rsidRPr="00D87E32">
        <w:t xml:space="preserve"> L, et al. Epidemiology of 2009 Pandemic Influenza A (H1N1) in the United States. Clin Infect Dis. 2011 Jan 1;52(suppl_1</w:t>
      </w:r>
      <w:proofErr w:type="gramStart"/>
      <w:r w:rsidRPr="00D87E32">
        <w:t>):S</w:t>
      </w:r>
      <w:proofErr w:type="gramEnd"/>
      <w:r w:rsidRPr="00D87E32">
        <w:t xml:space="preserve">13–26. </w:t>
      </w:r>
    </w:p>
    <w:p w14:paraId="29998C6F" w14:textId="77777777" w:rsidR="00D87E32" w:rsidRPr="00D87E32" w:rsidRDefault="00D87E32" w:rsidP="00D87E32">
      <w:pPr>
        <w:pStyle w:val="Bibliography"/>
      </w:pPr>
      <w:r w:rsidRPr="00D87E32">
        <w:t xml:space="preserve">32. </w:t>
      </w:r>
      <w:r w:rsidRPr="00D87E32">
        <w:tab/>
      </w:r>
      <w:proofErr w:type="spellStart"/>
      <w:r w:rsidRPr="00D87E32">
        <w:t>Erbelding</w:t>
      </w:r>
      <w:proofErr w:type="spellEnd"/>
      <w:r w:rsidRPr="00D87E32">
        <w:t xml:space="preserve"> EJ, Post DJ, Stemmy EJ, Roberts PC, Augustine AD, Ferguson S, et al. A Universal Influenza Vaccine: The Strategic Plan for the National Institute of Allergy and Infectious Diseases. J Infect Dis. 2018 Jul 2;218(3):347–54. </w:t>
      </w:r>
    </w:p>
    <w:p w14:paraId="02AD4D4D" w14:textId="77777777" w:rsidR="00D87E32" w:rsidRPr="00D87E32" w:rsidRDefault="00D87E32" w:rsidP="00D87E32">
      <w:pPr>
        <w:pStyle w:val="Bibliography"/>
      </w:pPr>
      <w:r w:rsidRPr="00D87E32">
        <w:t xml:space="preserve">33. </w:t>
      </w:r>
      <w:r w:rsidRPr="00D87E32">
        <w:tab/>
      </w:r>
      <w:proofErr w:type="spellStart"/>
      <w:r w:rsidRPr="00D87E32">
        <w:t>Santibanez</w:t>
      </w:r>
      <w:proofErr w:type="spellEnd"/>
      <w:r w:rsidRPr="00D87E32">
        <w:t xml:space="preserve"> TA, </w:t>
      </w:r>
      <w:proofErr w:type="spellStart"/>
      <w:r w:rsidRPr="00D87E32">
        <w:t>Grohskopf</w:t>
      </w:r>
      <w:proofErr w:type="spellEnd"/>
      <w:r w:rsidRPr="00D87E32">
        <w:t xml:space="preserve"> LA, </w:t>
      </w:r>
      <w:proofErr w:type="spellStart"/>
      <w:r w:rsidRPr="00D87E32">
        <w:t>Zhai</w:t>
      </w:r>
      <w:proofErr w:type="spellEnd"/>
      <w:r w:rsidRPr="00D87E32">
        <w:t xml:space="preserve"> Y, Kahn KE. Complete Influenza Vaccination Trends for Children Six to Twenty-Three Months. Pediatrics. 2016 Mar 1;137(3</w:t>
      </w:r>
      <w:proofErr w:type="gramStart"/>
      <w:r w:rsidRPr="00D87E32">
        <w:t>):e</w:t>
      </w:r>
      <w:proofErr w:type="gramEnd"/>
      <w:r w:rsidRPr="00D87E32">
        <w:t xml:space="preserve">20153280. </w:t>
      </w:r>
    </w:p>
    <w:p w14:paraId="4D7B47AE" w14:textId="77777777" w:rsidR="00D87E32" w:rsidRPr="00D87E32" w:rsidRDefault="00D87E32" w:rsidP="00D87E32">
      <w:pPr>
        <w:pStyle w:val="Bibliography"/>
      </w:pPr>
      <w:r w:rsidRPr="00D87E32">
        <w:t xml:space="preserve">34. </w:t>
      </w:r>
      <w:r w:rsidRPr="00D87E32">
        <w:tab/>
        <w:t xml:space="preserve">Heikkinen T, </w:t>
      </w:r>
      <w:proofErr w:type="spellStart"/>
      <w:r w:rsidRPr="00D87E32">
        <w:t>Tsolia</w:t>
      </w:r>
      <w:proofErr w:type="spellEnd"/>
      <w:r w:rsidRPr="00D87E32">
        <w:t xml:space="preserve"> M, Finn A. Vaccination of healthy children against seasonal influenza: a European perspective. </w:t>
      </w:r>
      <w:proofErr w:type="spellStart"/>
      <w:r w:rsidRPr="00D87E32">
        <w:t>Pediatr</w:t>
      </w:r>
      <w:proofErr w:type="spellEnd"/>
      <w:r w:rsidRPr="00D87E32">
        <w:t xml:space="preserve"> Infect Dis J. 2013 Aug;32(8):881–8. </w:t>
      </w:r>
    </w:p>
    <w:p w14:paraId="0D79CDB6" w14:textId="77777777" w:rsidR="00D87E32" w:rsidRPr="00D87E32" w:rsidRDefault="00D87E32" w:rsidP="00D87E32">
      <w:pPr>
        <w:pStyle w:val="Bibliography"/>
      </w:pPr>
      <w:r w:rsidRPr="00D87E32">
        <w:t xml:space="preserve">35. </w:t>
      </w:r>
      <w:r w:rsidRPr="00D87E32">
        <w:tab/>
      </w:r>
      <w:proofErr w:type="spellStart"/>
      <w:r w:rsidRPr="00D87E32">
        <w:t>Principi</w:t>
      </w:r>
      <w:proofErr w:type="spellEnd"/>
      <w:r w:rsidRPr="00D87E32">
        <w:t xml:space="preserve"> N, Esposito S. Influenza vaccine use to protect healthy children: A debated topic. Vaccine. 2018 Aug 28;36(36):5391–6. </w:t>
      </w:r>
    </w:p>
    <w:p w14:paraId="14D56E06" w14:textId="77777777" w:rsidR="00D87E32" w:rsidRPr="00D87E32" w:rsidRDefault="00D87E32" w:rsidP="00D87E32">
      <w:pPr>
        <w:pStyle w:val="Bibliography"/>
      </w:pPr>
      <w:r w:rsidRPr="00D87E32">
        <w:t xml:space="preserve">36. </w:t>
      </w:r>
      <w:r w:rsidRPr="00D87E32">
        <w:tab/>
        <w:t xml:space="preserve">Burnham KP, Anderson DR. Model Selection and </w:t>
      </w:r>
      <w:proofErr w:type="spellStart"/>
      <w:r w:rsidRPr="00D87E32">
        <w:t>Multimodel</w:t>
      </w:r>
      <w:proofErr w:type="spellEnd"/>
      <w:r w:rsidRPr="00D87E32">
        <w:t xml:space="preserve"> Inference: A Practical Information-Theoretic Approach [Internet]. 2nd ed. New York: Springer-Verlag; 2002 [cited 2019 Apr 16]. Available from: https://www.springer.com/us/book/9780387953649</w:t>
      </w:r>
    </w:p>
    <w:p w14:paraId="5AEAAAC7" w14:textId="77777777" w:rsidR="00D87E32" w:rsidRPr="00D87E32" w:rsidRDefault="00D87E32" w:rsidP="00D87E32">
      <w:pPr>
        <w:pStyle w:val="Bibliography"/>
      </w:pPr>
      <w:r w:rsidRPr="00D87E32">
        <w:t xml:space="preserve">37. </w:t>
      </w:r>
      <w:r w:rsidRPr="00D87E32">
        <w:tab/>
      </w:r>
      <w:proofErr w:type="spellStart"/>
      <w:r w:rsidRPr="00D87E32">
        <w:t>Bolker</w:t>
      </w:r>
      <w:proofErr w:type="spellEnd"/>
      <w:r w:rsidRPr="00D87E32">
        <w:t xml:space="preserve"> BM. Ecological Models and Data in R. Princeton University Press; 2008. 409 p. </w:t>
      </w:r>
    </w:p>
    <w:p w14:paraId="77A682E2" w14:textId="77777777" w:rsidR="00D87E32" w:rsidRPr="00D87E32" w:rsidRDefault="00D87E32" w:rsidP="00D87E32">
      <w:pPr>
        <w:pStyle w:val="Bibliography"/>
      </w:pPr>
      <w:r w:rsidRPr="00D87E32">
        <w:lastRenderedPageBreak/>
        <w:t xml:space="preserve">38. </w:t>
      </w:r>
      <w:r w:rsidRPr="00D87E32">
        <w:tab/>
      </w:r>
      <w:proofErr w:type="spellStart"/>
      <w:r w:rsidRPr="00D87E32">
        <w:t>Kramarz</w:t>
      </w:r>
      <w:proofErr w:type="spellEnd"/>
      <w:r w:rsidRPr="00D87E32">
        <w:t xml:space="preserve"> P, Monnet D, Nicoll A, Yilmaz C, </w:t>
      </w:r>
      <w:proofErr w:type="spellStart"/>
      <w:r w:rsidRPr="00D87E32">
        <w:t>Ciancio</w:t>
      </w:r>
      <w:proofErr w:type="spellEnd"/>
      <w:r w:rsidRPr="00D87E32">
        <w:t xml:space="preserve"> B. Use of oseltamivir in 12 European countries between 2002 and 2007 – lack of association with the appearance of oseltamivir-resistant influenza A(H1N1) viruses. </w:t>
      </w:r>
      <w:proofErr w:type="spellStart"/>
      <w:r w:rsidRPr="00D87E32">
        <w:t>Eurosurveillance</w:t>
      </w:r>
      <w:proofErr w:type="spellEnd"/>
      <w:r w:rsidRPr="00D87E32">
        <w:t xml:space="preserve">. 2009 Feb 5;14(5):19112. </w:t>
      </w:r>
    </w:p>
    <w:p w14:paraId="49F81C33" w14:textId="77777777" w:rsidR="00D87E32" w:rsidRPr="00D87E32" w:rsidRDefault="00D87E32" w:rsidP="00D87E32">
      <w:pPr>
        <w:pStyle w:val="Bibliography"/>
      </w:pPr>
      <w:r w:rsidRPr="00D87E32">
        <w:t xml:space="preserve">39. </w:t>
      </w:r>
      <w:r w:rsidRPr="00D87E32">
        <w:tab/>
      </w:r>
      <w:proofErr w:type="spellStart"/>
      <w:r w:rsidRPr="00D87E32">
        <w:t>Gauld</w:t>
      </w:r>
      <w:proofErr w:type="spellEnd"/>
      <w:r w:rsidRPr="00D87E32">
        <w:t xml:space="preserve"> NJ, Jennings LC, Frampton C, Huang QS. Five years of non-prescription oseltamivir: effects on resistance, immunization and stockpiling. J </w:t>
      </w:r>
      <w:proofErr w:type="spellStart"/>
      <w:r w:rsidRPr="00D87E32">
        <w:t>Antimicrob</w:t>
      </w:r>
      <w:proofErr w:type="spellEnd"/>
      <w:r w:rsidRPr="00D87E32">
        <w:t xml:space="preserve"> Chemother. 2012 Dec 1;67(12):2949–56. </w:t>
      </w:r>
    </w:p>
    <w:p w14:paraId="4E5EB35B" w14:textId="77777777" w:rsidR="00D87E32" w:rsidRPr="00D87E32" w:rsidRDefault="00D87E32" w:rsidP="00D87E32">
      <w:pPr>
        <w:pStyle w:val="Bibliography"/>
      </w:pPr>
      <w:r w:rsidRPr="00D87E32">
        <w:t xml:space="preserve">40. </w:t>
      </w:r>
      <w:r w:rsidRPr="00D87E32">
        <w:tab/>
        <w:t xml:space="preserve">Hadfield J, </w:t>
      </w:r>
      <w:proofErr w:type="spellStart"/>
      <w:r w:rsidRPr="00D87E32">
        <w:t>Megill</w:t>
      </w:r>
      <w:proofErr w:type="spellEnd"/>
      <w:r w:rsidRPr="00D87E32">
        <w:t xml:space="preserve"> C, Bell SM, Huddleston J, Potter B, </w:t>
      </w:r>
      <w:proofErr w:type="spellStart"/>
      <w:r w:rsidRPr="00D87E32">
        <w:t>Callender</w:t>
      </w:r>
      <w:proofErr w:type="spellEnd"/>
      <w:r w:rsidRPr="00D87E32">
        <w:t xml:space="preserve"> C, et al. </w:t>
      </w:r>
      <w:proofErr w:type="spellStart"/>
      <w:r w:rsidRPr="00D87E32">
        <w:t>Nextstrain</w:t>
      </w:r>
      <w:proofErr w:type="spellEnd"/>
      <w:r w:rsidRPr="00D87E32">
        <w:t xml:space="preserve">: real-time tracking of pathogen evolution. Bioinformatics. 2018 Dec 1;34(23):4121–3. </w:t>
      </w:r>
    </w:p>
    <w:p w14:paraId="22139A4E" w14:textId="77777777" w:rsidR="00D87E32" w:rsidRPr="00D87E32" w:rsidRDefault="00D87E32" w:rsidP="00D87E32">
      <w:pPr>
        <w:pStyle w:val="Bibliography"/>
      </w:pPr>
      <w:r w:rsidRPr="00D87E32">
        <w:t xml:space="preserve">41. </w:t>
      </w:r>
      <w:r w:rsidRPr="00D87E32">
        <w:tab/>
      </w:r>
      <w:proofErr w:type="spellStart"/>
      <w:r w:rsidRPr="00D87E32">
        <w:t>Neher</w:t>
      </w:r>
      <w:proofErr w:type="spellEnd"/>
      <w:r w:rsidRPr="00D87E32">
        <w:t xml:space="preserve"> RA, Bedford T, Daniels RS, Russell CA, </w:t>
      </w:r>
      <w:proofErr w:type="spellStart"/>
      <w:r w:rsidRPr="00D87E32">
        <w:t>Shraiman</w:t>
      </w:r>
      <w:proofErr w:type="spellEnd"/>
      <w:r w:rsidRPr="00D87E32">
        <w:t xml:space="preserve"> BI. Prediction, dynamics, and visualization of antigenic phenotypes of seasonal influenza viruses. Proc Natl </w:t>
      </w:r>
      <w:proofErr w:type="spellStart"/>
      <w:r w:rsidRPr="00D87E32">
        <w:t>Acad</w:t>
      </w:r>
      <w:proofErr w:type="spellEnd"/>
      <w:r w:rsidRPr="00D87E32">
        <w:t xml:space="preserve"> Sci. 2016 Mar 22;113(12</w:t>
      </w:r>
      <w:proofErr w:type="gramStart"/>
      <w:r w:rsidRPr="00D87E32">
        <w:t>):E</w:t>
      </w:r>
      <w:proofErr w:type="gramEnd"/>
      <w:r w:rsidRPr="00D87E32">
        <w:t xml:space="preserve">1701–9. </w:t>
      </w:r>
    </w:p>
    <w:p w14:paraId="6513598E" w14:textId="77777777" w:rsidR="00D87E32" w:rsidRPr="00D87E32" w:rsidRDefault="00D87E32" w:rsidP="00D87E32">
      <w:pPr>
        <w:pStyle w:val="Bibliography"/>
      </w:pPr>
      <w:r w:rsidRPr="00D87E32">
        <w:t xml:space="preserve">42. </w:t>
      </w:r>
      <w:r w:rsidRPr="00D87E32">
        <w:tab/>
        <w:t xml:space="preserve">Bedford T, </w:t>
      </w:r>
      <w:proofErr w:type="spellStart"/>
      <w:r w:rsidRPr="00D87E32">
        <w:t>Suchard</w:t>
      </w:r>
      <w:proofErr w:type="spellEnd"/>
      <w:r w:rsidRPr="00D87E32">
        <w:t xml:space="preserve"> MA, </w:t>
      </w:r>
      <w:proofErr w:type="spellStart"/>
      <w:r w:rsidRPr="00D87E32">
        <w:t>Lemey</w:t>
      </w:r>
      <w:proofErr w:type="spellEnd"/>
      <w:r w:rsidRPr="00D87E32">
        <w:t xml:space="preserve"> P, </w:t>
      </w:r>
      <w:proofErr w:type="spellStart"/>
      <w:r w:rsidRPr="00D87E32">
        <w:t>Dudas</w:t>
      </w:r>
      <w:proofErr w:type="spellEnd"/>
      <w:r w:rsidRPr="00D87E32">
        <w:t xml:space="preserve"> G, Gregory V, Hay AJ, et al. Integrating influenza antigenic dynamics with molecular evolution. </w:t>
      </w:r>
      <w:proofErr w:type="spellStart"/>
      <w:r w:rsidRPr="00D87E32">
        <w:t>Losick</w:t>
      </w:r>
      <w:proofErr w:type="spellEnd"/>
      <w:r w:rsidRPr="00D87E32">
        <w:t xml:space="preserve"> R, editor. </w:t>
      </w:r>
      <w:proofErr w:type="spellStart"/>
      <w:r w:rsidRPr="00D87E32">
        <w:t>eLife</w:t>
      </w:r>
      <w:proofErr w:type="spellEnd"/>
      <w:r w:rsidRPr="00D87E32">
        <w:t>. 2014 Feb 4;</w:t>
      </w:r>
      <w:proofErr w:type="gramStart"/>
      <w:r w:rsidRPr="00D87E32">
        <w:t>3:e</w:t>
      </w:r>
      <w:proofErr w:type="gramEnd"/>
      <w:r w:rsidRPr="00D87E32">
        <w:t xml:space="preserve">01914. </w:t>
      </w:r>
    </w:p>
    <w:p w14:paraId="325F97C5" w14:textId="77777777" w:rsidR="00D87E32" w:rsidRPr="00D87E32" w:rsidRDefault="00D87E32" w:rsidP="00D87E32">
      <w:pPr>
        <w:pStyle w:val="Bibliography"/>
      </w:pPr>
      <w:r w:rsidRPr="00D87E32">
        <w:t xml:space="preserve">43. </w:t>
      </w:r>
      <w:r w:rsidRPr="00D87E32">
        <w:tab/>
        <w:t xml:space="preserve">Smith DJ, </w:t>
      </w:r>
      <w:proofErr w:type="spellStart"/>
      <w:r w:rsidRPr="00D87E32">
        <w:t>Lapedes</w:t>
      </w:r>
      <w:proofErr w:type="spellEnd"/>
      <w:r w:rsidRPr="00D87E32">
        <w:t xml:space="preserve"> AS, Jong JC de, </w:t>
      </w:r>
      <w:proofErr w:type="spellStart"/>
      <w:r w:rsidRPr="00D87E32">
        <w:t>Bestebroer</w:t>
      </w:r>
      <w:proofErr w:type="spellEnd"/>
      <w:r w:rsidRPr="00D87E32">
        <w:t xml:space="preserve"> TM, </w:t>
      </w:r>
      <w:proofErr w:type="spellStart"/>
      <w:r w:rsidRPr="00D87E32">
        <w:t>Rimmelzwaan</w:t>
      </w:r>
      <w:proofErr w:type="spellEnd"/>
      <w:r w:rsidRPr="00D87E32">
        <w:t xml:space="preserve"> GF, Osterhaus ADME, et al. Mapping the Antigenic and Genetic Evolution of Influenza Virus. Science. 2004 Jul 16;305(5682):371–6. </w:t>
      </w:r>
    </w:p>
    <w:p w14:paraId="184E2BB9" w14:textId="77777777" w:rsidR="00D87E32" w:rsidRPr="00D87E32" w:rsidRDefault="00D87E32" w:rsidP="00D87E32">
      <w:pPr>
        <w:pStyle w:val="Bibliography"/>
      </w:pPr>
      <w:r w:rsidRPr="00D87E32">
        <w:t xml:space="preserve">44. </w:t>
      </w:r>
      <w:r w:rsidRPr="00D87E32">
        <w:tab/>
        <w:t xml:space="preserve">Huang QS, </w:t>
      </w:r>
      <w:proofErr w:type="spellStart"/>
      <w:r w:rsidRPr="00D87E32">
        <w:t>Bandaranayake</w:t>
      </w:r>
      <w:proofErr w:type="spellEnd"/>
      <w:r w:rsidRPr="00D87E32">
        <w:t xml:space="preserve"> D, Wood T, Newbern EC, Seeds R, Ralston J, et al. Risk Factors and Attack Rates of Seasonal Influenza Infection: Results of the Southern Hemisphere Influenza and Vaccine Effectiveness Research and Surveillance (SHIVERS) </w:t>
      </w:r>
      <w:proofErr w:type="spellStart"/>
      <w:r w:rsidRPr="00D87E32">
        <w:t>Seroepidemiologic</w:t>
      </w:r>
      <w:proofErr w:type="spellEnd"/>
      <w:r w:rsidRPr="00D87E32">
        <w:t xml:space="preserve"> Cohort Study. J Infect Dis. 2019 Jan 9;219(3):347–57. </w:t>
      </w:r>
    </w:p>
    <w:p w14:paraId="09F012CE" w14:textId="77777777" w:rsidR="00D87E32" w:rsidRPr="00D87E32" w:rsidRDefault="00D87E32" w:rsidP="00D87E32">
      <w:pPr>
        <w:pStyle w:val="Bibliography"/>
      </w:pPr>
      <w:r w:rsidRPr="00D87E32">
        <w:t xml:space="preserve">45. </w:t>
      </w:r>
      <w:r w:rsidRPr="00D87E32">
        <w:tab/>
        <w:t xml:space="preserve">Cowling BJ, Sullivan SG. The Value of Neuraminidase Inhibition Antibody Titers in Influenza </w:t>
      </w:r>
      <w:proofErr w:type="spellStart"/>
      <w:r w:rsidRPr="00D87E32">
        <w:t>Seroepidemiology</w:t>
      </w:r>
      <w:proofErr w:type="spellEnd"/>
      <w:r w:rsidRPr="00D87E32">
        <w:t xml:space="preserve">. J Infect Dis. 2019 Jan 9;219(3):341–3. </w:t>
      </w:r>
    </w:p>
    <w:p w14:paraId="5A0E1DF5" w14:textId="77777777" w:rsidR="00D87E32" w:rsidRPr="00D87E32" w:rsidRDefault="00D87E32" w:rsidP="00D87E32">
      <w:pPr>
        <w:pStyle w:val="Bibliography"/>
      </w:pPr>
      <w:r w:rsidRPr="00D87E32">
        <w:t xml:space="preserve">46. </w:t>
      </w:r>
      <w:r w:rsidRPr="00D87E32">
        <w:tab/>
        <w:t>RFA-AI-18-010: Impact of Initial Influenza Exposure on Immunity in Infants (U01 Clinical Trial Not Allowed) [Internet]. [cited 2019 Apr 15]. Available from: https://grants.nih.gov/grants/guide/rfa-files/RFA-AI-18-010.html</w:t>
      </w:r>
    </w:p>
    <w:p w14:paraId="6AA037E3" w14:textId="77777777" w:rsidR="00D87E32" w:rsidRPr="00D87E32" w:rsidRDefault="00D87E32" w:rsidP="00D87E32">
      <w:pPr>
        <w:pStyle w:val="Bibliography"/>
      </w:pPr>
      <w:r w:rsidRPr="00D87E32">
        <w:t xml:space="preserve">47. </w:t>
      </w:r>
      <w:r w:rsidRPr="00D87E32">
        <w:tab/>
        <w:t xml:space="preserve">Grenfell BT, </w:t>
      </w:r>
      <w:proofErr w:type="spellStart"/>
      <w:r w:rsidRPr="00D87E32">
        <w:t>Pybus</w:t>
      </w:r>
      <w:proofErr w:type="spellEnd"/>
      <w:r w:rsidRPr="00D87E32">
        <w:t xml:space="preserve"> OG, Gog JR, Wood JLN, Daly JM, Mumford JA, et al. Unifying the Epidemiological and Evolutionary Dynamics of Pathogens. Science. 2004 Jan 16;303(5656):327–32. </w:t>
      </w:r>
    </w:p>
    <w:p w14:paraId="1F8CF149" w14:textId="77777777" w:rsidR="00D87E32" w:rsidRPr="00D87E32" w:rsidRDefault="00D87E32" w:rsidP="00D87E32">
      <w:pPr>
        <w:pStyle w:val="Bibliography"/>
      </w:pPr>
      <w:r w:rsidRPr="00D87E32">
        <w:t xml:space="preserve">48. </w:t>
      </w:r>
      <w:r w:rsidRPr="00D87E32">
        <w:tab/>
        <w:t xml:space="preserve">Dreyfus C, </w:t>
      </w:r>
      <w:proofErr w:type="spellStart"/>
      <w:r w:rsidRPr="00D87E32">
        <w:t>Laursen</w:t>
      </w:r>
      <w:proofErr w:type="spellEnd"/>
      <w:r w:rsidRPr="00D87E32">
        <w:t xml:space="preserve"> NS, </w:t>
      </w:r>
      <w:proofErr w:type="spellStart"/>
      <w:r w:rsidRPr="00D87E32">
        <w:t>Kwaks</w:t>
      </w:r>
      <w:proofErr w:type="spellEnd"/>
      <w:r w:rsidRPr="00D87E32">
        <w:t xml:space="preserve"> T, </w:t>
      </w:r>
      <w:proofErr w:type="spellStart"/>
      <w:r w:rsidRPr="00D87E32">
        <w:t>Zuijdgeest</w:t>
      </w:r>
      <w:proofErr w:type="spellEnd"/>
      <w:r w:rsidRPr="00D87E32">
        <w:t xml:space="preserve"> D, Khayat R, </w:t>
      </w:r>
      <w:proofErr w:type="spellStart"/>
      <w:r w:rsidRPr="00D87E32">
        <w:t>Ekiert</w:t>
      </w:r>
      <w:proofErr w:type="spellEnd"/>
      <w:r w:rsidRPr="00D87E32">
        <w:t xml:space="preserve"> DC, et al. Highly Conserved Protective Epitopes on Influenza B Viruses. Science. 2012 Sep 14;337(6100):1343–8. </w:t>
      </w:r>
    </w:p>
    <w:p w14:paraId="7D112D9F" w14:textId="77777777" w:rsidR="00D87E32" w:rsidRPr="00D87E32" w:rsidRDefault="00D87E32" w:rsidP="00D87E32">
      <w:pPr>
        <w:pStyle w:val="Bibliography"/>
      </w:pPr>
      <w:r w:rsidRPr="00D87E32">
        <w:t xml:space="preserve">49. </w:t>
      </w:r>
      <w:r w:rsidRPr="00D87E32">
        <w:tab/>
      </w:r>
      <w:proofErr w:type="spellStart"/>
      <w:r w:rsidRPr="00D87E32">
        <w:t>DiLillo</w:t>
      </w:r>
      <w:proofErr w:type="spellEnd"/>
      <w:r w:rsidRPr="00D87E32">
        <w:t xml:space="preserve"> DJ, </w:t>
      </w:r>
      <w:proofErr w:type="spellStart"/>
      <w:r w:rsidRPr="00D87E32">
        <w:t>Palese</w:t>
      </w:r>
      <w:proofErr w:type="spellEnd"/>
      <w:r w:rsidRPr="00D87E32">
        <w:t xml:space="preserve"> P, Wilson PC, </w:t>
      </w:r>
      <w:proofErr w:type="spellStart"/>
      <w:r w:rsidRPr="00D87E32">
        <w:t>Ravetch</w:t>
      </w:r>
      <w:proofErr w:type="spellEnd"/>
      <w:r w:rsidRPr="00D87E32">
        <w:t xml:space="preserve"> JV. Broadly neutralizing anti-influenza antibodies require Fc receptor engagement for in vivo protection. J Clin Invest. 2016 Feb 1;126(2):605–10. </w:t>
      </w:r>
    </w:p>
    <w:p w14:paraId="17101E22" w14:textId="77777777" w:rsidR="00D87E32" w:rsidRPr="00D87E32" w:rsidRDefault="00D87E32" w:rsidP="00D87E32">
      <w:pPr>
        <w:pStyle w:val="Bibliography"/>
      </w:pPr>
      <w:r w:rsidRPr="00D87E32">
        <w:lastRenderedPageBreak/>
        <w:t xml:space="preserve">50. </w:t>
      </w:r>
      <w:r w:rsidRPr="00D87E32">
        <w:tab/>
        <w:t xml:space="preserve">Henry </w:t>
      </w:r>
      <w:proofErr w:type="spellStart"/>
      <w:r w:rsidRPr="00D87E32">
        <w:t>Dunand</w:t>
      </w:r>
      <w:proofErr w:type="spellEnd"/>
      <w:r w:rsidRPr="00D87E32">
        <w:t xml:space="preserve"> CJ, Leon PE, Huang M, Choi A, </w:t>
      </w:r>
      <w:proofErr w:type="spellStart"/>
      <w:r w:rsidRPr="00D87E32">
        <w:t>Chromikova</w:t>
      </w:r>
      <w:proofErr w:type="spellEnd"/>
      <w:r w:rsidRPr="00D87E32">
        <w:t xml:space="preserve"> V, Ho IY, et al. Both Neutralizing and Non-Neutralizing Human H7N9 Influenza Vaccine-Induced Monoclonal Antibodies Confer Protection. Cell Host Microbe. 2016 Jun 8;19(6):800–13. </w:t>
      </w:r>
    </w:p>
    <w:p w14:paraId="6060AB15" w14:textId="77777777" w:rsidR="00D87E32" w:rsidRPr="00D87E32" w:rsidRDefault="00D87E32" w:rsidP="00D87E32">
      <w:pPr>
        <w:pStyle w:val="Bibliography"/>
      </w:pPr>
      <w:r w:rsidRPr="00D87E32">
        <w:t xml:space="preserve">51. </w:t>
      </w:r>
      <w:r w:rsidRPr="00D87E32">
        <w:tab/>
        <w:t>Age-specific differences in the dynamics of protective immunity to influenza | Nature Communications [Internet]. [cited 2019 May 6]. Available from: https://www.nature.com/articles/s41467-019-09652-6</w:t>
      </w:r>
    </w:p>
    <w:p w14:paraId="77902F53" w14:textId="77777777" w:rsidR="00D87E32" w:rsidRPr="00D87E32" w:rsidRDefault="00D87E32" w:rsidP="00D87E32">
      <w:pPr>
        <w:pStyle w:val="Bibliography"/>
      </w:pPr>
      <w:r w:rsidRPr="00D87E32">
        <w:t xml:space="preserve">52. </w:t>
      </w:r>
      <w:r w:rsidRPr="00D87E32">
        <w:tab/>
      </w:r>
      <w:proofErr w:type="spellStart"/>
      <w:r w:rsidRPr="00D87E32">
        <w:t>Tesini</w:t>
      </w:r>
      <w:proofErr w:type="spellEnd"/>
      <w:r w:rsidRPr="00D87E32">
        <w:t xml:space="preserve"> BL, </w:t>
      </w:r>
      <w:proofErr w:type="spellStart"/>
      <w:r w:rsidRPr="00D87E32">
        <w:t>Kanagaiah</w:t>
      </w:r>
      <w:proofErr w:type="spellEnd"/>
      <w:r w:rsidRPr="00D87E32">
        <w:t xml:space="preserve"> P, Wang J, Hahn M, </w:t>
      </w:r>
      <w:proofErr w:type="spellStart"/>
      <w:r w:rsidRPr="00D87E32">
        <w:t>Halliley</w:t>
      </w:r>
      <w:proofErr w:type="spellEnd"/>
      <w:r w:rsidRPr="00D87E32">
        <w:t xml:space="preserve"> JL, Chaves FA, et al. Broad Hemagglutinin-Specific Memory B Cell Expansion by Seasonal Influenza Virus Infection Reflects Early-Life Imprinting and Adaptation to the Infecting Virus. J </w:t>
      </w:r>
      <w:proofErr w:type="spellStart"/>
      <w:r w:rsidRPr="00D87E32">
        <w:t>Virol</w:t>
      </w:r>
      <w:proofErr w:type="spellEnd"/>
      <w:r w:rsidRPr="00D87E32">
        <w:t>. 2019 Apr 15;93(8</w:t>
      </w:r>
      <w:proofErr w:type="gramStart"/>
      <w:r w:rsidRPr="00D87E32">
        <w:t>):e</w:t>
      </w:r>
      <w:proofErr w:type="gramEnd"/>
      <w:r w:rsidRPr="00D87E32">
        <w:t xml:space="preserve">00169-19. </w:t>
      </w:r>
    </w:p>
    <w:p w14:paraId="7174762A" w14:textId="77777777" w:rsidR="00D87E32" w:rsidRPr="00D87E32" w:rsidRDefault="00D87E32" w:rsidP="00D87E32">
      <w:pPr>
        <w:pStyle w:val="Bibliography"/>
      </w:pPr>
      <w:r w:rsidRPr="00D87E32">
        <w:t xml:space="preserve">53. </w:t>
      </w:r>
      <w:r w:rsidRPr="00D87E32">
        <w:tab/>
      </w:r>
      <w:proofErr w:type="spellStart"/>
      <w:r w:rsidRPr="00D87E32">
        <w:t>Rozo</w:t>
      </w:r>
      <w:proofErr w:type="spellEnd"/>
      <w:r w:rsidRPr="00D87E32">
        <w:t xml:space="preserve"> M, </w:t>
      </w:r>
      <w:proofErr w:type="spellStart"/>
      <w:r w:rsidRPr="00D87E32">
        <w:t>Gronvall</w:t>
      </w:r>
      <w:proofErr w:type="spellEnd"/>
      <w:r w:rsidRPr="00D87E32">
        <w:t xml:space="preserve"> GK. The Reemergent 1977 H1N1 Strain and the Gain-of-Function Debate. mBio. 2015 Sep 1;6(4</w:t>
      </w:r>
      <w:proofErr w:type="gramStart"/>
      <w:r w:rsidRPr="00D87E32">
        <w:t>):e</w:t>
      </w:r>
      <w:proofErr w:type="gramEnd"/>
      <w:r w:rsidRPr="00D87E32">
        <w:t xml:space="preserve">01013-15. </w:t>
      </w:r>
    </w:p>
    <w:p w14:paraId="1BE62292" w14:textId="77777777" w:rsidR="00D87E32" w:rsidRPr="00D87E32" w:rsidRDefault="00D87E32" w:rsidP="00D87E32">
      <w:pPr>
        <w:pStyle w:val="Bibliography"/>
      </w:pPr>
      <w:r w:rsidRPr="00D87E32">
        <w:t xml:space="preserve">54. </w:t>
      </w:r>
      <w:r w:rsidRPr="00D87E32">
        <w:tab/>
        <w:t xml:space="preserve">Nakajima K, </w:t>
      </w:r>
      <w:proofErr w:type="spellStart"/>
      <w:r w:rsidRPr="00D87E32">
        <w:t>Desselberger</w:t>
      </w:r>
      <w:proofErr w:type="spellEnd"/>
      <w:r w:rsidRPr="00D87E32">
        <w:t xml:space="preserve"> U, </w:t>
      </w:r>
      <w:proofErr w:type="spellStart"/>
      <w:r w:rsidRPr="00D87E32">
        <w:t>Palese</w:t>
      </w:r>
      <w:proofErr w:type="spellEnd"/>
      <w:r w:rsidRPr="00D87E32">
        <w:t xml:space="preserve"> P. Recent human influenza A (H1N1) viruses are closely related genetically to strains isolated in 1950. Nature. 1978 Jul;274(5669):334. </w:t>
      </w:r>
    </w:p>
    <w:p w14:paraId="66C8F183" w14:textId="77777777" w:rsidR="00D87E32" w:rsidRPr="00D87E32" w:rsidRDefault="00D87E32" w:rsidP="00D87E32">
      <w:pPr>
        <w:pStyle w:val="Bibliography"/>
      </w:pPr>
      <w:r w:rsidRPr="00D87E32">
        <w:t xml:space="preserve">55. </w:t>
      </w:r>
      <w:r w:rsidRPr="00D87E32">
        <w:tab/>
        <w:t xml:space="preserve">Linderman SL, Chambers BS, </w:t>
      </w:r>
      <w:proofErr w:type="spellStart"/>
      <w:r w:rsidRPr="00D87E32">
        <w:t>Zost</w:t>
      </w:r>
      <w:proofErr w:type="spellEnd"/>
      <w:r w:rsidRPr="00D87E32">
        <w:t xml:space="preserve"> SJ, Parkhouse K, Li Y, Herrmann C, et al. Potential antigenic explanation for atypical H1N1 infections among middle-aged adults during the 2013–2014 influenza season. Proc Natl </w:t>
      </w:r>
      <w:proofErr w:type="spellStart"/>
      <w:r w:rsidRPr="00D87E32">
        <w:t>Acad</w:t>
      </w:r>
      <w:proofErr w:type="spellEnd"/>
      <w:r w:rsidRPr="00D87E32">
        <w:t xml:space="preserve"> Sci. 2014 Nov 4;111(44):15798–803. </w:t>
      </w:r>
    </w:p>
    <w:p w14:paraId="45E60A74" w14:textId="77777777" w:rsidR="00D87E32" w:rsidRPr="00D87E32" w:rsidRDefault="00D87E32" w:rsidP="00D87E32">
      <w:pPr>
        <w:pStyle w:val="Bibliography"/>
      </w:pPr>
      <w:r w:rsidRPr="00D87E32">
        <w:t xml:space="preserve">56. </w:t>
      </w:r>
      <w:r w:rsidRPr="00D87E32">
        <w:tab/>
      </w:r>
      <w:proofErr w:type="spellStart"/>
      <w:r w:rsidRPr="00D87E32">
        <w:t>Palache</w:t>
      </w:r>
      <w:proofErr w:type="spellEnd"/>
      <w:r w:rsidRPr="00D87E32">
        <w:t xml:space="preserve"> A, Oriol-Mathieu V, </w:t>
      </w:r>
      <w:proofErr w:type="spellStart"/>
      <w:r w:rsidRPr="00D87E32">
        <w:t>Fino</w:t>
      </w:r>
      <w:proofErr w:type="spellEnd"/>
      <w:r w:rsidRPr="00D87E32">
        <w:t xml:space="preserve"> M, </w:t>
      </w:r>
      <w:proofErr w:type="spellStart"/>
      <w:r w:rsidRPr="00D87E32">
        <w:t>Xydia-Charmanta</w:t>
      </w:r>
      <w:proofErr w:type="spellEnd"/>
      <w:r w:rsidRPr="00D87E32">
        <w:t xml:space="preserve"> M. Seasonal influenza vaccine dose distribution in 195 countries (2004–2013): Little progress in estimated global vaccination coverage. Vaccine. 2015 Oct 13;33(42):5598–605. </w:t>
      </w:r>
    </w:p>
    <w:p w14:paraId="252BD225" w14:textId="77777777" w:rsidR="00D87E32" w:rsidRPr="00D87E32" w:rsidRDefault="00D87E32" w:rsidP="00D87E32">
      <w:pPr>
        <w:pStyle w:val="Bibliography"/>
      </w:pPr>
      <w:r w:rsidRPr="00D87E32">
        <w:t xml:space="preserve">57. </w:t>
      </w:r>
      <w:r w:rsidRPr="00D87E32">
        <w:tab/>
      </w:r>
      <w:proofErr w:type="spellStart"/>
      <w:r w:rsidRPr="00D87E32">
        <w:t>Vanessen</w:t>
      </w:r>
      <w:proofErr w:type="spellEnd"/>
      <w:r w:rsidRPr="00D87E32">
        <w:t xml:space="preserve"> G, </w:t>
      </w:r>
      <w:proofErr w:type="spellStart"/>
      <w:r w:rsidRPr="00D87E32">
        <w:t>Palache</w:t>
      </w:r>
      <w:proofErr w:type="spellEnd"/>
      <w:r w:rsidRPr="00D87E32">
        <w:t xml:space="preserve"> A, </w:t>
      </w:r>
      <w:proofErr w:type="spellStart"/>
      <w:r w:rsidRPr="00D87E32">
        <w:t>Forleo</w:t>
      </w:r>
      <w:proofErr w:type="spellEnd"/>
      <w:r w:rsidRPr="00D87E32">
        <w:t xml:space="preserve"> E, </w:t>
      </w:r>
      <w:proofErr w:type="spellStart"/>
      <w:r w:rsidRPr="00D87E32">
        <w:t>Fedson</w:t>
      </w:r>
      <w:proofErr w:type="spellEnd"/>
      <w:r w:rsidRPr="00D87E32">
        <w:t xml:space="preserve"> D. Influenza vaccination in 2000: recommendations and vaccine use in 50 developed and rapidly developing countries. Vaccine. 2003 May 1;21(16):1780–5. </w:t>
      </w:r>
    </w:p>
    <w:p w14:paraId="1D298C4B" w14:textId="77777777" w:rsidR="00D87E32" w:rsidRPr="00D87E32" w:rsidRDefault="00D87E32" w:rsidP="00D87E32">
      <w:pPr>
        <w:pStyle w:val="Bibliography"/>
      </w:pPr>
      <w:r w:rsidRPr="00D87E32">
        <w:t xml:space="preserve">58. </w:t>
      </w:r>
      <w:r w:rsidRPr="00D87E32">
        <w:tab/>
        <w:t xml:space="preserve">WHO | </w:t>
      </w:r>
      <w:proofErr w:type="spellStart"/>
      <w:r w:rsidRPr="00D87E32">
        <w:t>FluNet</w:t>
      </w:r>
      <w:proofErr w:type="spellEnd"/>
      <w:r w:rsidRPr="00D87E32">
        <w:t xml:space="preserve"> [Internet]. </w:t>
      </w:r>
      <w:proofErr w:type="gramStart"/>
      <w:r w:rsidRPr="00D87E32">
        <w:t>WHO.</w:t>
      </w:r>
      <w:proofErr w:type="gramEnd"/>
      <w:r w:rsidRPr="00D87E32">
        <w:t xml:space="preserve"> [cited 2019 Apr 15]. Available from: http://www.who.int/influenza/gisrs_laboratory/flunet/en/</w:t>
      </w:r>
    </w:p>
    <w:p w14:paraId="5DF7CB39" w14:textId="77777777" w:rsidR="00D87E32" w:rsidRPr="00D87E32" w:rsidRDefault="00D87E32" w:rsidP="00D87E32">
      <w:pPr>
        <w:pStyle w:val="Bibliography"/>
      </w:pPr>
      <w:r w:rsidRPr="00D87E32">
        <w:t xml:space="preserve">59. </w:t>
      </w:r>
      <w:r w:rsidRPr="00D87E32">
        <w:tab/>
      </w:r>
      <w:proofErr w:type="spellStart"/>
      <w:r w:rsidRPr="00D87E32">
        <w:t>FluView</w:t>
      </w:r>
      <w:proofErr w:type="spellEnd"/>
      <w:r w:rsidRPr="00D87E32">
        <w:t xml:space="preserve"> Interactive | CDC [Internet]. 2018 [cited 2019 Apr 15]. Available from: https://www.cdc.gov/flu/weekly/fluviewinteractive.htm</w:t>
      </w:r>
    </w:p>
    <w:p w14:paraId="063C2978" w14:textId="77777777" w:rsidR="00D87E32" w:rsidRPr="00D87E32" w:rsidRDefault="00D87E32" w:rsidP="00D87E32">
      <w:pPr>
        <w:pStyle w:val="Bibliography"/>
      </w:pPr>
      <w:r w:rsidRPr="00D87E32">
        <w:t xml:space="preserve">60. </w:t>
      </w:r>
      <w:r w:rsidRPr="00D87E32">
        <w:tab/>
        <w:t>Squires RB, Noronha J, Hunt V, García‐</w:t>
      </w:r>
      <w:proofErr w:type="spellStart"/>
      <w:r w:rsidRPr="00D87E32">
        <w:t>Sastre</w:t>
      </w:r>
      <w:proofErr w:type="spellEnd"/>
      <w:r w:rsidRPr="00D87E32">
        <w:t xml:space="preserve"> A, Macken C, </w:t>
      </w:r>
      <w:proofErr w:type="spellStart"/>
      <w:r w:rsidRPr="00D87E32">
        <w:t>Baumgarth</w:t>
      </w:r>
      <w:proofErr w:type="spellEnd"/>
      <w:r w:rsidRPr="00D87E32">
        <w:t xml:space="preserve"> N, et al. Influenza Research Database: an integrated bioinformatics resource for influenza research and surveillance. Influenza Other Respir Viruses. 2012 Nov;6(6):404–16. </w:t>
      </w:r>
    </w:p>
    <w:p w14:paraId="4D0F9950" w14:textId="77777777" w:rsidR="00D87E32" w:rsidRPr="00D87E32" w:rsidRDefault="00D87E32" w:rsidP="00D87E32">
      <w:pPr>
        <w:pStyle w:val="Bibliography"/>
      </w:pPr>
      <w:r w:rsidRPr="00D87E32">
        <w:t xml:space="preserve">61. </w:t>
      </w:r>
      <w:r w:rsidRPr="00D87E32">
        <w:tab/>
        <w:t xml:space="preserve">Bogner P, Capua I, Lipman DJ, Cox NJ. A global initiative on sharing avian flu data. Nature. 2006 Aug;442(7106):981. </w:t>
      </w:r>
    </w:p>
    <w:p w14:paraId="6A797F28" w14:textId="77777777" w:rsidR="00D87E32" w:rsidRPr="00D87E32" w:rsidRDefault="00D87E32" w:rsidP="00D87E32">
      <w:pPr>
        <w:pStyle w:val="Bibliography"/>
      </w:pPr>
      <w:r w:rsidRPr="00D87E32">
        <w:t xml:space="preserve">62. </w:t>
      </w:r>
      <w:r w:rsidRPr="00D87E32">
        <w:tab/>
      </w:r>
      <w:proofErr w:type="spellStart"/>
      <w:r w:rsidRPr="00D87E32">
        <w:t>Sagulenko</w:t>
      </w:r>
      <w:proofErr w:type="spellEnd"/>
      <w:r w:rsidRPr="00D87E32">
        <w:t xml:space="preserve"> P, Puller V, </w:t>
      </w:r>
      <w:proofErr w:type="spellStart"/>
      <w:r w:rsidRPr="00D87E32">
        <w:t>Neher</w:t>
      </w:r>
      <w:proofErr w:type="spellEnd"/>
      <w:r w:rsidRPr="00D87E32">
        <w:t xml:space="preserve"> RA. </w:t>
      </w:r>
      <w:proofErr w:type="spellStart"/>
      <w:r w:rsidRPr="00D87E32">
        <w:t>TreeTime</w:t>
      </w:r>
      <w:proofErr w:type="spellEnd"/>
      <w:r w:rsidRPr="00D87E32">
        <w:t xml:space="preserve">: Maximum-likelihood phylodynamic analysis. Virus </w:t>
      </w:r>
      <w:proofErr w:type="spellStart"/>
      <w:r w:rsidRPr="00D87E32">
        <w:t>Evol</w:t>
      </w:r>
      <w:proofErr w:type="spellEnd"/>
      <w:r w:rsidRPr="00D87E32">
        <w:t xml:space="preserve"> [Internet]. 2018 Jan 8 [cited 2019 Apr 12];4(1). Available from: https://www.ncbi.nlm.nih.gov/pmc/articles/PMC5758920/</w:t>
      </w:r>
    </w:p>
    <w:p w14:paraId="52100D5A" w14:textId="77777777" w:rsidR="00D87E32" w:rsidRPr="00D87E32" w:rsidRDefault="00D87E32" w:rsidP="00D87E32">
      <w:pPr>
        <w:pStyle w:val="Bibliography"/>
      </w:pPr>
      <w:r w:rsidRPr="00D87E32">
        <w:lastRenderedPageBreak/>
        <w:t xml:space="preserve">63. </w:t>
      </w:r>
      <w:r w:rsidRPr="00D87E32">
        <w:tab/>
        <w:t xml:space="preserve">Gagnon A, Acosta E, Miller MS. Reporting and evaluating influenza virus surveillance data: An argument for incidence by single year of age. Vaccine. 2018 Oct 8;36(42):6249–52. </w:t>
      </w:r>
    </w:p>
    <w:p w14:paraId="4CDD1E25" w14:textId="77777777" w:rsidR="00D87E32" w:rsidRPr="00D87E32" w:rsidRDefault="00D87E32" w:rsidP="00D87E32">
      <w:pPr>
        <w:pStyle w:val="Bibliography"/>
      </w:pPr>
      <w:r w:rsidRPr="00D87E32">
        <w:t xml:space="preserve">64. </w:t>
      </w:r>
      <w:r w:rsidRPr="00D87E32">
        <w:tab/>
      </w:r>
      <w:proofErr w:type="spellStart"/>
      <w:r w:rsidRPr="00D87E32">
        <w:t>Dushoff</w:t>
      </w:r>
      <w:proofErr w:type="spellEnd"/>
      <w:r w:rsidRPr="00D87E32">
        <w:t xml:space="preserve"> J, Plotkin JB, </w:t>
      </w:r>
      <w:proofErr w:type="spellStart"/>
      <w:r w:rsidRPr="00D87E32">
        <w:t>Viboud</w:t>
      </w:r>
      <w:proofErr w:type="spellEnd"/>
      <w:r w:rsidRPr="00D87E32">
        <w:t xml:space="preserve"> C, Earn DJD, Simonsen L. Mortality due to Influenza in the United States—An Annualized Regression Approach Using Multiple-Cause Mortality Data. Am J Epidemiol. 2006 Jan 15;163(2):181–7. </w:t>
      </w:r>
    </w:p>
    <w:p w14:paraId="351A7CF8" w14:textId="1EF6F75D" w:rsidR="00276EA6" w:rsidRDefault="00276EA6" w:rsidP="00472B0E">
      <w:pPr>
        <w:pStyle w:val="Bibliography"/>
      </w:pPr>
      <w:r>
        <w:fldChar w:fldCharType="end"/>
      </w:r>
    </w:p>
    <w:p w14:paraId="61972442" w14:textId="7E56D795" w:rsidR="00B00A11" w:rsidRDefault="00B00A11" w:rsidP="00B00A11"/>
    <w:p w14:paraId="649966A3" w14:textId="3B9D02C1" w:rsidR="00B00A11" w:rsidRDefault="00B00A11">
      <w:pPr>
        <w:spacing w:line="240" w:lineRule="auto"/>
      </w:pPr>
      <w:r>
        <w:br w:type="page"/>
      </w:r>
    </w:p>
    <w:p w14:paraId="117F68F4" w14:textId="214AB676" w:rsidR="00B00A11" w:rsidRPr="001D5F83" w:rsidRDefault="00B00A11" w:rsidP="00B00A11">
      <w:pPr>
        <w:pStyle w:val="Heading1"/>
      </w:pPr>
      <w:commentRangeStart w:id="6"/>
      <w:r w:rsidRPr="00B00A11">
        <w:lastRenderedPageBreak/>
        <w:t>Ac</w:t>
      </w:r>
      <w:r w:rsidRPr="00264A2E">
        <w:t>k</w:t>
      </w:r>
      <w:r w:rsidRPr="002E25F7">
        <w:t>n</w:t>
      </w:r>
      <w:r w:rsidRPr="00B872C3">
        <w:t>owledgement</w:t>
      </w:r>
      <w:r w:rsidRPr="001D5F83">
        <w:t>s</w:t>
      </w:r>
    </w:p>
    <w:p w14:paraId="4EFF80BC" w14:textId="1BE4C038" w:rsidR="000D7E6B" w:rsidRDefault="00B00A11" w:rsidP="000D7E6B">
      <w:pPr>
        <w:shd w:val="clear" w:color="auto" w:fill="FFFFFF"/>
        <w:rPr>
          <w:color w:val="222222"/>
        </w:rPr>
      </w:pPr>
      <w:r w:rsidRPr="001D5F83">
        <w:t>We are</w:t>
      </w:r>
      <w:r w:rsidRPr="002E7568">
        <w:t xml:space="preserve"> grateful</w:t>
      </w:r>
      <w:r w:rsidRPr="008C41DA">
        <w:t xml:space="preserve"> t</w:t>
      </w:r>
      <w:r w:rsidRPr="00CE3AA8">
        <w:t xml:space="preserve">o </w:t>
      </w:r>
      <w:r w:rsidRPr="00C70E77">
        <w:t>Deborah Wentw</w:t>
      </w:r>
      <w:r w:rsidRPr="008F5B01">
        <w:t xml:space="preserve">orth, Ken </w:t>
      </w:r>
      <w:r w:rsidRPr="00CD2ED4">
        <w:t>Komatsu a</w:t>
      </w:r>
      <w:r w:rsidRPr="00542E57">
        <w:t xml:space="preserve">nd </w:t>
      </w:r>
      <w:r w:rsidRPr="000D7E6B">
        <w:rPr>
          <w:sz w:val="22"/>
          <w:szCs w:val="22"/>
          <w:shd w:val="clear" w:color="auto" w:fill="FFFFFF"/>
        </w:rPr>
        <w:t>Kristen Herrick</w:t>
      </w:r>
      <w:r w:rsidRPr="000D7E6B">
        <w:rPr>
          <w:sz w:val="22"/>
          <w:szCs w:val="22"/>
        </w:rPr>
        <w:t xml:space="preserve"> for their assistance with data access</w:t>
      </w:r>
      <w:r w:rsidR="00F400FC">
        <w:rPr>
          <w:sz w:val="22"/>
          <w:szCs w:val="22"/>
        </w:rPr>
        <w:t xml:space="preserve">, and to the </w:t>
      </w:r>
      <w:proofErr w:type="spellStart"/>
      <w:r w:rsidR="00F400FC">
        <w:rPr>
          <w:sz w:val="22"/>
          <w:szCs w:val="22"/>
        </w:rPr>
        <w:t>Cobey</w:t>
      </w:r>
      <w:proofErr w:type="spellEnd"/>
      <w:r w:rsidR="00F400FC">
        <w:rPr>
          <w:sz w:val="22"/>
          <w:szCs w:val="22"/>
        </w:rPr>
        <w:t xml:space="preserve"> lab, especially Phil Arevalo for helpful discussions</w:t>
      </w:r>
      <w:r w:rsidR="000D7E6B">
        <w:rPr>
          <w:sz w:val="22"/>
          <w:szCs w:val="22"/>
        </w:rPr>
        <w:t>. We thank Lone Simonsen for helpful early discussions.</w:t>
      </w:r>
      <w:r w:rsidR="00F400FC">
        <w:rPr>
          <w:sz w:val="22"/>
          <w:szCs w:val="22"/>
        </w:rPr>
        <w:t xml:space="preserve"> </w:t>
      </w:r>
      <w:r w:rsidR="000D7E6B" w:rsidRPr="006950F1">
        <w:rPr>
          <w:bdr w:val="none" w:sz="0" w:space="0" w:color="auto" w:frame="1"/>
        </w:rPr>
        <w:t>KG was supported by the National Institutes of Health (</w:t>
      </w:r>
      <w:r w:rsidR="000D7E6B" w:rsidRPr="006950F1">
        <w:t>F31AI134017, T32-GM008185</w:t>
      </w:r>
      <w:r w:rsidR="000D7E6B" w:rsidRPr="006950F1">
        <w:rPr>
          <w:bdr w:val="none" w:sz="0" w:space="0" w:color="auto" w:frame="1"/>
        </w:rPr>
        <w:t xml:space="preserve">). JLS was supported by </w:t>
      </w:r>
      <w:r w:rsidR="000D7E6B" w:rsidRPr="006950F1">
        <w:rPr>
          <w:color w:val="222222"/>
        </w:rPr>
        <w:t xml:space="preserve">NSF grants </w:t>
      </w:r>
      <w:r w:rsidR="000D7E6B" w:rsidRPr="000D7E6B">
        <w:rPr>
          <w:color w:val="222222"/>
          <w:highlight w:val="yellow"/>
        </w:rPr>
        <w:t>OCE-1335657 and DEB-1557022, SERDP RC-2635, and DARPA PREEMPT </w:t>
      </w:r>
      <w:r w:rsidR="000D7E6B" w:rsidRPr="000D7E6B">
        <w:rPr>
          <w:color w:val="000000"/>
          <w:highlight w:val="yellow"/>
        </w:rPr>
        <w:t>D18AC00031</w:t>
      </w:r>
      <w:r w:rsidR="000D7E6B" w:rsidRPr="006950F1">
        <w:rPr>
          <w:color w:val="000000"/>
        </w:rPr>
        <w:t>. The content of the information does not necessarily reflect the position or the policy of the U.S. government, and no official endorsement should be inferred</w:t>
      </w:r>
      <w:r w:rsidR="000D7E6B" w:rsidRPr="006950F1">
        <w:rPr>
          <w:color w:val="222222"/>
        </w:rPr>
        <w:t>.</w:t>
      </w:r>
      <w:commentRangeEnd w:id="6"/>
      <w:r w:rsidR="000D7E6B">
        <w:rPr>
          <w:rStyle w:val="CommentReference"/>
        </w:rPr>
        <w:commentReference w:id="6"/>
      </w:r>
    </w:p>
    <w:p w14:paraId="20DF22FA" w14:textId="79032314" w:rsidR="00524E06" w:rsidRDefault="00524E06" w:rsidP="00524E06">
      <w:pPr>
        <w:spacing w:line="240" w:lineRule="auto"/>
      </w:pPr>
    </w:p>
    <w:p w14:paraId="39D1ED30" w14:textId="7017FA26" w:rsidR="00524E06" w:rsidRDefault="00524E06" w:rsidP="00524E06">
      <w:pPr>
        <w:pStyle w:val="Heading1"/>
      </w:pPr>
      <w:r>
        <w:t>Competing interests</w:t>
      </w:r>
    </w:p>
    <w:p w14:paraId="62E487C0" w14:textId="1D512583" w:rsidR="00524E06" w:rsidRDefault="00524E06" w:rsidP="00524E06">
      <w:r>
        <w:t>The authors declare no competing interests.</w:t>
      </w:r>
    </w:p>
    <w:p w14:paraId="4D18D55A" w14:textId="0D127B35" w:rsidR="00F400FC" w:rsidRDefault="00F400FC" w:rsidP="00524E06"/>
    <w:p w14:paraId="53ECA710" w14:textId="0C8DA712" w:rsidR="00524E06" w:rsidRDefault="00F400FC" w:rsidP="00F400FC">
      <w:pPr>
        <w:pStyle w:val="Heading1"/>
      </w:pPr>
      <w:r>
        <w:t>Author contributions</w:t>
      </w:r>
    </w:p>
    <w:p w14:paraId="314F1F54" w14:textId="4C2C5C8A" w:rsidR="00F400FC" w:rsidRPr="00F400FC" w:rsidRDefault="00F400FC" w:rsidP="00F400FC">
      <w:r>
        <w:t xml:space="preserve">MW, KG and JLS conceived of the questions and modeling analysis. CV provided crucial input on data access and study design.  </w:t>
      </w:r>
      <w:r w:rsidR="004D37FA">
        <w:t xml:space="preserve">JW, TC, LO, SB and RB </w:t>
      </w:r>
      <w:r>
        <w:t>supervised data collection. KG performed modeling analyses and wrote the manuscript. All authors provided and input on analysis and interpretation of the results, and critical feedback on the manuscript.</w:t>
      </w:r>
    </w:p>
    <w:sectPr w:rsidR="00F400FC" w:rsidRPr="00F400FC"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elyn Gostic" w:date="2019-05-27T08:20:00Z" w:initials="KG">
    <w:p w14:paraId="09DAB271" w14:textId="02BE3B7D" w:rsidR="00472B0E" w:rsidRDefault="00472B0E">
      <w:pPr>
        <w:pStyle w:val="CommentText"/>
      </w:pPr>
      <w:r>
        <w:rPr>
          <w:rStyle w:val="CommentReference"/>
        </w:rPr>
        <w:annotationRef/>
      </w:r>
      <w:r>
        <w:t>Is this grammatically correct – one of the authors flagged this, but I think it might be ok?</w:t>
      </w:r>
    </w:p>
  </w:comment>
  <w:comment w:id="2" w:author="Katelyn Gostic" w:date="2019-05-27T10:33:00Z" w:initials="KG">
    <w:p w14:paraId="5D69D51A" w14:textId="4AA188E3" w:rsidR="00472B0E" w:rsidRDefault="00472B0E">
      <w:pPr>
        <w:pStyle w:val="CommentText"/>
      </w:pPr>
      <w:r>
        <w:rPr>
          <w:rStyle w:val="CommentReference"/>
        </w:rPr>
        <w:annotationRef/>
      </w:r>
      <w:r>
        <w:t>Could delete this if cutting length is essential.</w:t>
      </w:r>
    </w:p>
  </w:comment>
  <w:comment w:id="3" w:author="Katelyn Gostic" w:date="2019-05-27T10:00:00Z" w:initials="KG">
    <w:p w14:paraId="713E6772" w14:textId="74CDE363" w:rsidR="00472B0E" w:rsidRDefault="00472B0E">
      <w:pPr>
        <w:pStyle w:val="CommentText"/>
      </w:pPr>
      <w:r>
        <w:rPr>
          <w:rStyle w:val="CommentReference"/>
        </w:rPr>
        <w:annotationRef/>
      </w:r>
      <w:r>
        <w:t>Overly detailed?</w:t>
      </w:r>
    </w:p>
  </w:comment>
  <w:comment w:id="4" w:author="Katelyn Gostic" w:date="2019-05-27T10:05:00Z" w:initials="KG">
    <w:p w14:paraId="70C8EACF" w14:textId="386A9F15" w:rsidR="00472B0E" w:rsidRDefault="00472B0E">
      <w:pPr>
        <w:pStyle w:val="CommentText"/>
      </w:pPr>
      <w:r>
        <w:rPr>
          <w:rStyle w:val="CommentReference"/>
        </w:rPr>
        <w:annotationRef/>
      </w:r>
      <w:r>
        <w:t>Could trim</w:t>
      </w:r>
    </w:p>
  </w:comment>
  <w:comment w:id="5" w:author="Katelyn Gostic" w:date="2019-04-16T16:07:00Z" w:initials="KG">
    <w:p w14:paraId="3718DE7A" w14:textId="1763C1A4" w:rsidR="00472B0E" w:rsidRDefault="00472B0E">
      <w:pPr>
        <w:pStyle w:val="CommentText"/>
      </w:pPr>
      <w:r>
        <w:rPr>
          <w:rStyle w:val="CommentReference"/>
        </w:rPr>
        <w:annotationRef/>
      </w:r>
      <w:proofErr w:type="spellStart"/>
      <w:r>
        <w:t>PLoS</w:t>
      </w:r>
      <w:proofErr w:type="spellEnd"/>
      <w:r>
        <w:t xml:space="preserve"> requires deposition of all datasets, so this might be a problem… Let’s check in with the INSIGHT authors on policy and then see what happens in review.</w:t>
      </w:r>
    </w:p>
  </w:comment>
  <w:comment w:id="6" w:author="Katelyn Gostic" w:date="2019-05-23T15:55:00Z" w:initials="KG">
    <w:p w14:paraId="78E3294F" w14:textId="66233AB2" w:rsidR="00472B0E" w:rsidRDefault="00472B0E">
      <w:pPr>
        <w:pStyle w:val="CommentText"/>
      </w:pPr>
      <w:r>
        <w:rPr>
          <w:rStyle w:val="CommentReference"/>
        </w:rPr>
        <w:annotationRef/>
      </w:r>
      <w:r>
        <w:t>Please add your fund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DAB271" w15:done="0"/>
  <w15:commentEx w15:paraId="5D69D51A" w15:done="0"/>
  <w15:commentEx w15:paraId="713E6772" w15:done="0"/>
  <w15:commentEx w15:paraId="70C8EACF" w15:done="0"/>
  <w15:commentEx w15:paraId="3718DE7A" w15:done="0"/>
  <w15:commentEx w15:paraId="78E329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DAB271" w16cid:durableId="20961C55"/>
  <w16cid:commentId w16cid:paraId="5D69D51A" w16cid:durableId="20963B92"/>
  <w16cid:commentId w16cid:paraId="713E6772" w16cid:durableId="209633B6"/>
  <w16cid:commentId w16cid:paraId="70C8EACF" w16cid:durableId="209634D1"/>
  <w16cid:commentId w16cid:paraId="3718DE7A" w16cid:durableId="20607C5F"/>
  <w16cid:commentId w16cid:paraId="78E3294F" w16cid:durableId="209141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DEF44" w14:textId="77777777" w:rsidR="00F439BB" w:rsidRDefault="00F439BB" w:rsidP="00657DC4">
      <w:pPr>
        <w:spacing w:line="240" w:lineRule="auto"/>
      </w:pPr>
      <w:r>
        <w:separator/>
      </w:r>
    </w:p>
  </w:endnote>
  <w:endnote w:type="continuationSeparator" w:id="0">
    <w:p w14:paraId="03C9B934" w14:textId="77777777" w:rsidR="00F439BB" w:rsidRDefault="00F439BB"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B81D9" w14:textId="77777777" w:rsidR="00F439BB" w:rsidRDefault="00F439BB" w:rsidP="00657DC4">
      <w:pPr>
        <w:spacing w:line="240" w:lineRule="auto"/>
      </w:pPr>
      <w:r>
        <w:separator/>
      </w:r>
    </w:p>
  </w:footnote>
  <w:footnote w:type="continuationSeparator" w:id="0">
    <w:p w14:paraId="749BDEE1" w14:textId="77777777" w:rsidR="00F439BB" w:rsidRDefault="00F439BB"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32C5"/>
    <w:rsid w:val="0009422F"/>
    <w:rsid w:val="00096FE4"/>
    <w:rsid w:val="000A1CBD"/>
    <w:rsid w:val="000A534D"/>
    <w:rsid w:val="000A58C5"/>
    <w:rsid w:val="000A60EF"/>
    <w:rsid w:val="000A7C38"/>
    <w:rsid w:val="000B1313"/>
    <w:rsid w:val="000B362C"/>
    <w:rsid w:val="000B6E54"/>
    <w:rsid w:val="000B7405"/>
    <w:rsid w:val="000C5BA0"/>
    <w:rsid w:val="000D6698"/>
    <w:rsid w:val="000D740B"/>
    <w:rsid w:val="000D7DC6"/>
    <w:rsid w:val="000D7E6B"/>
    <w:rsid w:val="000F6F65"/>
    <w:rsid w:val="001006F3"/>
    <w:rsid w:val="00101D12"/>
    <w:rsid w:val="0010345F"/>
    <w:rsid w:val="00105E12"/>
    <w:rsid w:val="00115228"/>
    <w:rsid w:val="001156DE"/>
    <w:rsid w:val="00116A67"/>
    <w:rsid w:val="001243A4"/>
    <w:rsid w:val="00130F28"/>
    <w:rsid w:val="00132A72"/>
    <w:rsid w:val="00132EBB"/>
    <w:rsid w:val="00134CED"/>
    <w:rsid w:val="00135F7B"/>
    <w:rsid w:val="00141A74"/>
    <w:rsid w:val="00141DDB"/>
    <w:rsid w:val="00143E5A"/>
    <w:rsid w:val="001446BC"/>
    <w:rsid w:val="00145904"/>
    <w:rsid w:val="001533AF"/>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5292"/>
    <w:rsid w:val="001C744D"/>
    <w:rsid w:val="001D4FC6"/>
    <w:rsid w:val="001D5F83"/>
    <w:rsid w:val="001D75DD"/>
    <w:rsid w:val="001E2BD5"/>
    <w:rsid w:val="001E5BD8"/>
    <w:rsid w:val="001F6718"/>
    <w:rsid w:val="00201103"/>
    <w:rsid w:val="00204C88"/>
    <w:rsid w:val="0021138D"/>
    <w:rsid w:val="0021176C"/>
    <w:rsid w:val="002209D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568"/>
    <w:rsid w:val="002D7D40"/>
    <w:rsid w:val="002E25F7"/>
    <w:rsid w:val="002E2793"/>
    <w:rsid w:val="002E7568"/>
    <w:rsid w:val="002F0983"/>
    <w:rsid w:val="0030589E"/>
    <w:rsid w:val="00311582"/>
    <w:rsid w:val="0031494E"/>
    <w:rsid w:val="003175A4"/>
    <w:rsid w:val="00317856"/>
    <w:rsid w:val="0032237E"/>
    <w:rsid w:val="00327E6D"/>
    <w:rsid w:val="00333BD4"/>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85338"/>
    <w:rsid w:val="003861AD"/>
    <w:rsid w:val="003A0592"/>
    <w:rsid w:val="003A18BB"/>
    <w:rsid w:val="003A482B"/>
    <w:rsid w:val="003B1129"/>
    <w:rsid w:val="003B229C"/>
    <w:rsid w:val="003B4553"/>
    <w:rsid w:val="003B63E9"/>
    <w:rsid w:val="003C30F3"/>
    <w:rsid w:val="003D25D9"/>
    <w:rsid w:val="003E5005"/>
    <w:rsid w:val="003E7319"/>
    <w:rsid w:val="003F19DC"/>
    <w:rsid w:val="003F3450"/>
    <w:rsid w:val="00403A1F"/>
    <w:rsid w:val="00404084"/>
    <w:rsid w:val="00415A75"/>
    <w:rsid w:val="00420ED5"/>
    <w:rsid w:val="004248FC"/>
    <w:rsid w:val="00424A99"/>
    <w:rsid w:val="00434B26"/>
    <w:rsid w:val="00436E33"/>
    <w:rsid w:val="004407D6"/>
    <w:rsid w:val="00447193"/>
    <w:rsid w:val="004568B5"/>
    <w:rsid w:val="00460482"/>
    <w:rsid w:val="004610C3"/>
    <w:rsid w:val="00463D56"/>
    <w:rsid w:val="00467547"/>
    <w:rsid w:val="00470AC4"/>
    <w:rsid w:val="00472895"/>
    <w:rsid w:val="00472B0E"/>
    <w:rsid w:val="00474931"/>
    <w:rsid w:val="004840A3"/>
    <w:rsid w:val="00486497"/>
    <w:rsid w:val="004918B3"/>
    <w:rsid w:val="004920B2"/>
    <w:rsid w:val="004938D7"/>
    <w:rsid w:val="004A14C3"/>
    <w:rsid w:val="004A1C6A"/>
    <w:rsid w:val="004A488E"/>
    <w:rsid w:val="004A7254"/>
    <w:rsid w:val="004B4050"/>
    <w:rsid w:val="004B4E62"/>
    <w:rsid w:val="004B7167"/>
    <w:rsid w:val="004B727D"/>
    <w:rsid w:val="004C2AB7"/>
    <w:rsid w:val="004C67AF"/>
    <w:rsid w:val="004C6DE0"/>
    <w:rsid w:val="004C7478"/>
    <w:rsid w:val="004D37FA"/>
    <w:rsid w:val="004D3D44"/>
    <w:rsid w:val="004E3106"/>
    <w:rsid w:val="004E46E2"/>
    <w:rsid w:val="004E52C4"/>
    <w:rsid w:val="004E6708"/>
    <w:rsid w:val="004F5A58"/>
    <w:rsid w:val="004F644E"/>
    <w:rsid w:val="005008B8"/>
    <w:rsid w:val="0050423B"/>
    <w:rsid w:val="0050451F"/>
    <w:rsid w:val="00524E06"/>
    <w:rsid w:val="0053253B"/>
    <w:rsid w:val="00532D39"/>
    <w:rsid w:val="005351DF"/>
    <w:rsid w:val="005376A4"/>
    <w:rsid w:val="00540462"/>
    <w:rsid w:val="0054138E"/>
    <w:rsid w:val="00542B73"/>
    <w:rsid w:val="00542E57"/>
    <w:rsid w:val="0054347A"/>
    <w:rsid w:val="00551516"/>
    <w:rsid w:val="0055219B"/>
    <w:rsid w:val="0055245D"/>
    <w:rsid w:val="00552A46"/>
    <w:rsid w:val="00563A7C"/>
    <w:rsid w:val="00572094"/>
    <w:rsid w:val="005738F7"/>
    <w:rsid w:val="00585BEF"/>
    <w:rsid w:val="005869F2"/>
    <w:rsid w:val="00587E40"/>
    <w:rsid w:val="00597E18"/>
    <w:rsid w:val="005A1BB1"/>
    <w:rsid w:val="005A436E"/>
    <w:rsid w:val="005A4427"/>
    <w:rsid w:val="005B01EB"/>
    <w:rsid w:val="005C2BF3"/>
    <w:rsid w:val="005C5CDD"/>
    <w:rsid w:val="005C6797"/>
    <w:rsid w:val="005C7A07"/>
    <w:rsid w:val="005D38D0"/>
    <w:rsid w:val="005E0FF3"/>
    <w:rsid w:val="005E69EB"/>
    <w:rsid w:val="005E7CCE"/>
    <w:rsid w:val="005F29DF"/>
    <w:rsid w:val="005F3FC5"/>
    <w:rsid w:val="005F4A47"/>
    <w:rsid w:val="005F4F75"/>
    <w:rsid w:val="005F5F36"/>
    <w:rsid w:val="00600C36"/>
    <w:rsid w:val="006078C7"/>
    <w:rsid w:val="00611455"/>
    <w:rsid w:val="006158C9"/>
    <w:rsid w:val="00620CF7"/>
    <w:rsid w:val="00622512"/>
    <w:rsid w:val="006248A3"/>
    <w:rsid w:val="00631C1E"/>
    <w:rsid w:val="00632EFC"/>
    <w:rsid w:val="00635F86"/>
    <w:rsid w:val="00643BE7"/>
    <w:rsid w:val="00647DAD"/>
    <w:rsid w:val="006546BE"/>
    <w:rsid w:val="006573A8"/>
    <w:rsid w:val="00657DC4"/>
    <w:rsid w:val="00664F70"/>
    <w:rsid w:val="00671B6D"/>
    <w:rsid w:val="00680139"/>
    <w:rsid w:val="00692FF3"/>
    <w:rsid w:val="006932DF"/>
    <w:rsid w:val="00697A38"/>
    <w:rsid w:val="006A52F7"/>
    <w:rsid w:val="006A6DA3"/>
    <w:rsid w:val="006B1D0B"/>
    <w:rsid w:val="006B23A0"/>
    <w:rsid w:val="006B24F2"/>
    <w:rsid w:val="006C54C9"/>
    <w:rsid w:val="006C5593"/>
    <w:rsid w:val="006D4FC8"/>
    <w:rsid w:val="006D69D8"/>
    <w:rsid w:val="006E0BF9"/>
    <w:rsid w:val="006E4B7E"/>
    <w:rsid w:val="006F10B0"/>
    <w:rsid w:val="006F1E93"/>
    <w:rsid w:val="007026BE"/>
    <w:rsid w:val="007061B4"/>
    <w:rsid w:val="00707DCA"/>
    <w:rsid w:val="007148A5"/>
    <w:rsid w:val="007171F9"/>
    <w:rsid w:val="00720C60"/>
    <w:rsid w:val="0072729A"/>
    <w:rsid w:val="007304EA"/>
    <w:rsid w:val="00734EAB"/>
    <w:rsid w:val="00750183"/>
    <w:rsid w:val="00750A62"/>
    <w:rsid w:val="00770F6B"/>
    <w:rsid w:val="0078216C"/>
    <w:rsid w:val="007841D5"/>
    <w:rsid w:val="00787FCB"/>
    <w:rsid w:val="00794B7F"/>
    <w:rsid w:val="007A08D5"/>
    <w:rsid w:val="007A0A3A"/>
    <w:rsid w:val="007A3F2D"/>
    <w:rsid w:val="007A700F"/>
    <w:rsid w:val="007B0B68"/>
    <w:rsid w:val="007C1B7B"/>
    <w:rsid w:val="007C1F6F"/>
    <w:rsid w:val="007D0420"/>
    <w:rsid w:val="007D1CA4"/>
    <w:rsid w:val="007D2374"/>
    <w:rsid w:val="007D766D"/>
    <w:rsid w:val="007F0193"/>
    <w:rsid w:val="007F387B"/>
    <w:rsid w:val="007F4DFF"/>
    <w:rsid w:val="007F6295"/>
    <w:rsid w:val="00800AC9"/>
    <w:rsid w:val="00802B48"/>
    <w:rsid w:val="00804002"/>
    <w:rsid w:val="00810966"/>
    <w:rsid w:val="00812530"/>
    <w:rsid w:val="00812FA4"/>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2C2F"/>
    <w:rsid w:val="00873ADD"/>
    <w:rsid w:val="0087491A"/>
    <w:rsid w:val="008826B3"/>
    <w:rsid w:val="00886856"/>
    <w:rsid w:val="00890F08"/>
    <w:rsid w:val="008A2B54"/>
    <w:rsid w:val="008A5EA6"/>
    <w:rsid w:val="008B3F90"/>
    <w:rsid w:val="008B7DF2"/>
    <w:rsid w:val="008C04AA"/>
    <w:rsid w:val="008C1337"/>
    <w:rsid w:val="008C41DA"/>
    <w:rsid w:val="008C6543"/>
    <w:rsid w:val="008D1198"/>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ADB"/>
    <w:rsid w:val="0093627B"/>
    <w:rsid w:val="00937FB8"/>
    <w:rsid w:val="009410F9"/>
    <w:rsid w:val="009457D6"/>
    <w:rsid w:val="0094753F"/>
    <w:rsid w:val="009555CB"/>
    <w:rsid w:val="00955C83"/>
    <w:rsid w:val="00966788"/>
    <w:rsid w:val="00966D05"/>
    <w:rsid w:val="009724A4"/>
    <w:rsid w:val="00982FC6"/>
    <w:rsid w:val="00984A6F"/>
    <w:rsid w:val="00985FB5"/>
    <w:rsid w:val="00986CDC"/>
    <w:rsid w:val="009934F4"/>
    <w:rsid w:val="00995CFD"/>
    <w:rsid w:val="009A0B87"/>
    <w:rsid w:val="009A0E3E"/>
    <w:rsid w:val="009A3824"/>
    <w:rsid w:val="009A6A5E"/>
    <w:rsid w:val="009B4937"/>
    <w:rsid w:val="009B5ACC"/>
    <w:rsid w:val="009D0923"/>
    <w:rsid w:val="009D19F9"/>
    <w:rsid w:val="009D43E5"/>
    <w:rsid w:val="009E0ABB"/>
    <w:rsid w:val="009E1848"/>
    <w:rsid w:val="009E4150"/>
    <w:rsid w:val="009E4ACD"/>
    <w:rsid w:val="009E7961"/>
    <w:rsid w:val="009E7B69"/>
    <w:rsid w:val="009F0AD0"/>
    <w:rsid w:val="009F0C16"/>
    <w:rsid w:val="009F77BD"/>
    <w:rsid w:val="00A00944"/>
    <w:rsid w:val="00A02C2F"/>
    <w:rsid w:val="00A05ACC"/>
    <w:rsid w:val="00A069B8"/>
    <w:rsid w:val="00A070B6"/>
    <w:rsid w:val="00A12E9F"/>
    <w:rsid w:val="00A15A6A"/>
    <w:rsid w:val="00A15B59"/>
    <w:rsid w:val="00A225FF"/>
    <w:rsid w:val="00A22713"/>
    <w:rsid w:val="00A249E4"/>
    <w:rsid w:val="00A40146"/>
    <w:rsid w:val="00A40F2F"/>
    <w:rsid w:val="00A4473E"/>
    <w:rsid w:val="00A44D3D"/>
    <w:rsid w:val="00A461BC"/>
    <w:rsid w:val="00A50855"/>
    <w:rsid w:val="00A54FAC"/>
    <w:rsid w:val="00A55AAF"/>
    <w:rsid w:val="00A60E98"/>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5E4C"/>
    <w:rsid w:val="00B20431"/>
    <w:rsid w:val="00B26135"/>
    <w:rsid w:val="00B268BB"/>
    <w:rsid w:val="00B26E78"/>
    <w:rsid w:val="00B32311"/>
    <w:rsid w:val="00B368C0"/>
    <w:rsid w:val="00B42541"/>
    <w:rsid w:val="00B47D8A"/>
    <w:rsid w:val="00B52FEA"/>
    <w:rsid w:val="00B7003C"/>
    <w:rsid w:val="00B80B72"/>
    <w:rsid w:val="00B80F80"/>
    <w:rsid w:val="00B81D4B"/>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149"/>
    <w:rsid w:val="00BD546B"/>
    <w:rsid w:val="00BE634D"/>
    <w:rsid w:val="00BF2E00"/>
    <w:rsid w:val="00C012F4"/>
    <w:rsid w:val="00C02DB8"/>
    <w:rsid w:val="00C02E9F"/>
    <w:rsid w:val="00C04A4E"/>
    <w:rsid w:val="00C141BD"/>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53A5"/>
    <w:rsid w:val="00C9194E"/>
    <w:rsid w:val="00C94DC4"/>
    <w:rsid w:val="00C96919"/>
    <w:rsid w:val="00C972AF"/>
    <w:rsid w:val="00CB0303"/>
    <w:rsid w:val="00CC4B5E"/>
    <w:rsid w:val="00CC4C59"/>
    <w:rsid w:val="00CD0116"/>
    <w:rsid w:val="00CD076F"/>
    <w:rsid w:val="00CD07ED"/>
    <w:rsid w:val="00CD2ED4"/>
    <w:rsid w:val="00CD3039"/>
    <w:rsid w:val="00CD3D54"/>
    <w:rsid w:val="00CE3037"/>
    <w:rsid w:val="00CE3AA8"/>
    <w:rsid w:val="00CE5C17"/>
    <w:rsid w:val="00CE760C"/>
    <w:rsid w:val="00CE7F85"/>
    <w:rsid w:val="00CF035D"/>
    <w:rsid w:val="00CF1678"/>
    <w:rsid w:val="00CF22E1"/>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3287E"/>
    <w:rsid w:val="00D33050"/>
    <w:rsid w:val="00D456A4"/>
    <w:rsid w:val="00D50243"/>
    <w:rsid w:val="00D533E3"/>
    <w:rsid w:val="00D547EF"/>
    <w:rsid w:val="00D551D3"/>
    <w:rsid w:val="00D6036B"/>
    <w:rsid w:val="00D71334"/>
    <w:rsid w:val="00D73EE7"/>
    <w:rsid w:val="00D753F9"/>
    <w:rsid w:val="00D83A50"/>
    <w:rsid w:val="00D87E32"/>
    <w:rsid w:val="00D90ADD"/>
    <w:rsid w:val="00D94A3E"/>
    <w:rsid w:val="00D96178"/>
    <w:rsid w:val="00D96FDB"/>
    <w:rsid w:val="00DA78F3"/>
    <w:rsid w:val="00DB2C53"/>
    <w:rsid w:val="00DB5EB9"/>
    <w:rsid w:val="00DB642D"/>
    <w:rsid w:val="00DB69DF"/>
    <w:rsid w:val="00DC0C78"/>
    <w:rsid w:val="00DC1B53"/>
    <w:rsid w:val="00DC356B"/>
    <w:rsid w:val="00DC431E"/>
    <w:rsid w:val="00DC593C"/>
    <w:rsid w:val="00DC6E9D"/>
    <w:rsid w:val="00DD31B1"/>
    <w:rsid w:val="00DD464D"/>
    <w:rsid w:val="00DD4753"/>
    <w:rsid w:val="00DD668A"/>
    <w:rsid w:val="00DD704D"/>
    <w:rsid w:val="00DE0520"/>
    <w:rsid w:val="00DF448B"/>
    <w:rsid w:val="00DF544D"/>
    <w:rsid w:val="00DF55B3"/>
    <w:rsid w:val="00DF5F35"/>
    <w:rsid w:val="00DF64ED"/>
    <w:rsid w:val="00E00AC7"/>
    <w:rsid w:val="00E04A79"/>
    <w:rsid w:val="00E125A6"/>
    <w:rsid w:val="00E1338D"/>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400FC"/>
    <w:rsid w:val="00F439BB"/>
    <w:rsid w:val="00F43F85"/>
    <w:rsid w:val="00F44932"/>
    <w:rsid w:val="00F50FDC"/>
    <w:rsid w:val="00F51E45"/>
    <w:rsid w:val="00F52272"/>
    <w:rsid w:val="00F57CDD"/>
    <w:rsid w:val="00F634D8"/>
    <w:rsid w:val="00F724D4"/>
    <w:rsid w:val="00F76193"/>
    <w:rsid w:val="00F80CC0"/>
    <w:rsid w:val="00F8249F"/>
    <w:rsid w:val="00F91774"/>
    <w:rsid w:val="00F96437"/>
    <w:rsid w:val="00FA24F3"/>
    <w:rsid w:val="00FA2D56"/>
    <w:rsid w:val="00FA3F08"/>
    <w:rsid w:val="00FA4853"/>
    <w:rsid w:val="00FA6504"/>
    <w:rsid w:val="00FB1E9F"/>
    <w:rsid w:val="00FC0982"/>
    <w:rsid w:val="00FC0E5A"/>
    <w:rsid w:val="00FC3A26"/>
    <w:rsid w:val="00FD3DBB"/>
    <w:rsid w:val="00FD43FB"/>
    <w:rsid w:val="00FD481E"/>
    <w:rsid w:val="00FD62D5"/>
    <w:rsid w:val="00FE079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698"/>
    <w:pPr>
      <w:spacing w:line="480" w:lineRule="auto"/>
      <w:ind w:firstLine="720"/>
    </w:pPr>
    <w:rPr>
      <w:rFonts w:ascii="Times New Roman" w:eastAsia="Times New Roman" w:hAnsi="Times New Roman" w:cs="Times New Roman"/>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85</TotalTime>
  <Pages>36</Pages>
  <Words>46894</Words>
  <Characters>267296</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22</cp:revision>
  <cp:lastPrinted>2019-05-20T17:46:00Z</cp:lastPrinted>
  <dcterms:created xsi:type="dcterms:W3CDTF">2019-05-20T20:40:00Z</dcterms:created>
  <dcterms:modified xsi:type="dcterms:W3CDTF">2019-05-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ds19e5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ies>
</file>